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71A" w:rsidRPr="000459D8" w:rsidRDefault="0041571A" w:rsidP="00B452AC">
      <w:pPr>
        <w:widowControl/>
        <w:rPr>
          <w:rFonts w:ascii="Book Antiqua" w:hAnsi="Book Antiqua"/>
          <w:b/>
          <w:kern w:val="0"/>
          <w:lang w:eastAsia="en-US"/>
        </w:rPr>
      </w:pPr>
      <w:r w:rsidRPr="000459D8">
        <w:rPr>
          <w:rFonts w:ascii="Book Antiqua" w:hAnsi="Book Antiqua"/>
          <w:b/>
          <w:kern w:val="0"/>
          <w:lang w:eastAsia="en-US"/>
        </w:rPr>
        <w:t>Name of journal: World Journal of Hepatology</w:t>
      </w:r>
    </w:p>
    <w:p w:rsidR="0041571A" w:rsidRPr="000459D8" w:rsidRDefault="0041571A" w:rsidP="00B452AC">
      <w:pPr>
        <w:widowControl/>
        <w:rPr>
          <w:rFonts w:ascii="Book Antiqua" w:hAnsi="Book Antiqua"/>
          <w:b/>
          <w:kern w:val="0"/>
          <w:lang w:eastAsia="en-US"/>
        </w:rPr>
      </w:pPr>
      <w:r w:rsidRPr="000459D8">
        <w:rPr>
          <w:rFonts w:ascii="Book Antiqua" w:hAnsi="Book Antiqua"/>
          <w:b/>
          <w:kern w:val="0"/>
          <w:lang w:eastAsia="en-US"/>
        </w:rPr>
        <w:t>ESPS Manuscript NO: 15823</w:t>
      </w:r>
    </w:p>
    <w:p w:rsidR="0041571A" w:rsidRPr="000459D8" w:rsidRDefault="0041571A" w:rsidP="00B452AC">
      <w:pPr>
        <w:widowControl/>
        <w:rPr>
          <w:rFonts w:ascii="Book Antiqua" w:hAnsi="Book Antiqua"/>
          <w:b/>
          <w:kern w:val="0"/>
        </w:rPr>
      </w:pPr>
      <w:r w:rsidRPr="000459D8">
        <w:rPr>
          <w:rFonts w:ascii="Book Antiqua" w:hAnsi="Book Antiqua"/>
          <w:b/>
          <w:kern w:val="0"/>
          <w:lang w:eastAsia="en-US"/>
        </w:rPr>
        <w:t xml:space="preserve">Columns: </w:t>
      </w:r>
      <w:r w:rsidRPr="000459D8">
        <w:rPr>
          <w:rFonts w:ascii="Book Antiqua" w:hAnsi="Book Antiqua"/>
          <w:b/>
          <w:kern w:val="0"/>
        </w:rPr>
        <w:t>Minireviews</w:t>
      </w:r>
    </w:p>
    <w:p w:rsidR="0041571A" w:rsidRPr="000459D8" w:rsidRDefault="0041571A" w:rsidP="00B452AC">
      <w:pPr>
        <w:rPr>
          <w:rFonts w:ascii="Book Antiqua" w:hAnsi="Book Antiqua"/>
          <w:b/>
          <w:bCs/>
        </w:rPr>
      </w:pPr>
    </w:p>
    <w:p w:rsidR="0041571A" w:rsidRPr="000459D8" w:rsidRDefault="0041571A" w:rsidP="00B452AC">
      <w:pPr>
        <w:rPr>
          <w:rFonts w:ascii="Book Antiqua" w:hAnsi="Book Antiqua"/>
          <w:b/>
          <w:bCs/>
        </w:rPr>
      </w:pPr>
      <w:r w:rsidRPr="000459D8">
        <w:rPr>
          <w:rFonts w:ascii="Book Antiqua" w:hAnsi="Book Antiqua"/>
          <w:b/>
          <w:bCs/>
        </w:rPr>
        <w:t>Autoantibodies against tumor-associated antigens for detection of hepatocellular carcinoma</w:t>
      </w:r>
    </w:p>
    <w:p w:rsidR="0041571A" w:rsidRPr="000459D8" w:rsidRDefault="0041571A" w:rsidP="00B452AC">
      <w:pPr>
        <w:pStyle w:val="Default"/>
        <w:snapToGrid w:val="0"/>
        <w:spacing w:line="360" w:lineRule="auto"/>
        <w:jc w:val="both"/>
        <w:rPr>
          <w:rFonts w:ascii="Book Antiqua" w:hAnsi="Book Antiqua" w:cs="Times New Roman"/>
          <w:color w:val="auto"/>
          <w:kern w:val="2"/>
        </w:rPr>
      </w:pPr>
    </w:p>
    <w:p w:rsidR="0041571A" w:rsidRPr="000459D8" w:rsidRDefault="0041571A" w:rsidP="00B452AC">
      <w:pPr>
        <w:pStyle w:val="Default"/>
        <w:snapToGrid w:val="0"/>
        <w:spacing w:line="360" w:lineRule="auto"/>
        <w:jc w:val="both"/>
        <w:rPr>
          <w:rFonts w:ascii="Book Antiqua" w:hAnsi="Book Antiqua"/>
          <w:b/>
          <w:bCs/>
          <w:color w:val="auto"/>
        </w:rPr>
      </w:pPr>
      <w:r w:rsidRPr="000459D8">
        <w:rPr>
          <w:rFonts w:ascii="Book Antiqua" w:hAnsi="Book Antiqua" w:cs="Times New Roman"/>
          <w:color w:val="auto"/>
          <w:kern w:val="2"/>
        </w:rPr>
        <w:t xml:space="preserve">Hong Y </w:t>
      </w:r>
      <w:r w:rsidRPr="000459D8">
        <w:rPr>
          <w:rFonts w:ascii="Book Antiqua" w:hAnsi="Book Antiqua" w:cs="Times New Roman"/>
          <w:i/>
          <w:color w:val="auto"/>
          <w:kern w:val="2"/>
        </w:rPr>
        <w:t>et al</w:t>
      </w:r>
      <w:r w:rsidRPr="000459D8">
        <w:rPr>
          <w:rFonts w:ascii="Book Antiqua" w:hAnsi="Book Antiqua" w:cs="Times New Roman"/>
          <w:color w:val="auto"/>
          <w:kern w:val="2"/>
        </w:rPr>
        <w:t>. Autoantibodies against TAAs in HCC</w:t>
      </w:r>
    </w:p>
    <w:p w:rsidR="0041571A" w:rsidRPr="000459D8" w:rsidRDefault="0041571A" w:rsidP="00B452AC">
      <w:pPr>
        <w:pStyle w:val="Default"/>
        <w:snapToGrid w:val="0"/>
        <w:spacing w:line="360" w:lineRule="auto"/>
        <w:jc w:val="both"/>
        <w:rPr>
          <w:rFonts w:ascii="Book Antiqua" w:hAnsi="Book Antiqua" w:cs="Times New Roman"/>
          <w:color w:val="auto"/>
          <w:kern w:val="2"/>
        </w:rPr>
      </w:pPr>
    </w:p>
    <w:p w:rsidR="0041571A" w:rsidRPr="000459D8" w:rsidRDefault="0041571A" w:rsidP="00B452AC">
      <w:pPr>
        <w:pStyle w:val="Default"/>
        <w:snapToGrid w:val="0"/>
        <w:spacing w:line="360" w:lineRule="auto"/>
        <w:jc w:val="both"/>
        <w:rPr>
          <w:rFonts w:ascii="Book Antiqua" w:hAnsi="Book Antiqua" w:cs="Times New Roman"/>
          <w:color w:val="auto"/>
          <w:kern w:val="2"/>
        </w:rPr>
      </w:pPr>
      <w:r w:rsidRPr="000459D8">
        <w:rPr>
          <w:rFonts w:ascii="Book Antiqua" w:hAnsi="Book Antiqua" w:cs="Times New Roman"/>
          <w:color w:val="auto"/>
          <w:kern w:val="2"/>
        </w:rPr>
        <w:t>Yu Hong, Jian Huang</w:t>
      </w:r>
    </w:p>
    <w:p w:rsidR="0041571A" w:rsidRPr="000459D8" w:rsidRDefault="0041571A" w:rsidP="00B452AC">
      <w:pPr>
        <w:pStyle w:val="Default"/>
        <w:snapToGrid w:val="0"/>
        <w:spacing w:line="360" w:lineRule="auto"/>
        <w:jc w:val="both"/>
        <w:rPr>
          <w:rFonts w:ascii="Book Antiqua" w:hAnsi="Book Antiqua" w:cs="Times New Roman"/>
          <w:color w:val="auto"/>
          <w:kern w:val="2"/>
        </w:rPr>
      </w:pPr>
    </w:p>
    <w:p w:rsidR="0041571A" w:rsidRPr="000459D8" w:rsidRDefault="0041571A" w:rsidP="00B452AC">
      <w:pPr>
        <w:pStyle w:val="Default"/>
        <w:snapToGrid w:val="0"/>
        <w:spacing w:line="360" w:lineRule="auto"/>
        <w:jc w:val="both"/>
        <w:rPr>
          <w:rFonts w:ascii="Book Antiqua" w:hAnsi="Book Antiqua" w:cs="Times New Roman"/>
          <w:color w:val="auto"/>
          <w:kern w:val="2"/>
        </w:rPr>
      </w:pPr>
      <w:r w:rsidRPr="000459D8">
        <w:rPr>
          <w:rFonts w:ascii="Book Antiqua" w:hAnsi="Book Antiqua" w:cs="Times New Roman"/>
          <w:b/>
          <w:color w:val="auto"/>
          <w:kern w:val="2"/>
        </w:rPr>
        <w:t>Yu Hong, Jian Huang,</w:t>
      </w:r>
      <w:r w:rsidRPr="000459D8">
        <w:rPr>
          <w:rFonts w:ascii="Book Antiqua" w:hAnsi="Book Antiqua" w:cs="Times New Roman"/>
          <w:color w:val="auto"/>
          <w:kern w:val="2"/>
        </w:rPr>
        <w:t xml:space="preserve"> Liver Research Center, Experimental Center, Beijing Friendship Hospital, Capital Medical University, Beijing </w:t>
      </w:r>
      <w:r w:rsidRPr="000459D8">
        <w:rPr>
          <w:rFonts w:ascii="Book Antiqua" w:hAnsi="Book Antiqua"/>
          <w:color w:val="auto"/>
        </w:rPr>
        <w:t>100050</w:t>
      </w:r>
      <w:r w:rsidRPr="000459D8">
        <w:rPr>
          <w:rFonts w:ascii="Book Antiqua" w:hAnsi="Book Antiqua" w:cs="Times New Roman"/>
          <w:color w:val="auto"/>
          <w:kern w:val="2"/>
        </w:rPr>
        <w:t>, China</w:t>
      </w:r>
    </w:p>
    <w:p w:rsidR="0041571A" w:rsidRPr="000459D8" w:rsidRDefault="0041571A" w:rsidP="00B452AC">
      <w:pPr>
        <w:pStyle w:val="Default"/>
        <w:snapToGrid w:val="0"/>
        <w:spacing w:line="360" w:lineRule="auto"/>
        <w:jc w:val="both"/>
        <w:rPr>
          <w:rFonts w:ascii="Book Antiqua" w:hAnsi="Book Antiqua" w:cs="Times New Roman"/>
          <w:color w:val="auto"/>
          <w:kern w:val="2"/>
        </w:rPr>
      </w:pPr>
    </w:p>
    <w:p w:rsidR="0041571A" w:rsidRPr="000459D8" w:rsidRDefault="0041571A" w:rsidP="00CB318E">
      <w:pPr>
        <w:rPr>
          <w:rFonts w:ascii="Book Antiqua" w:hAnsi="Book Antiqua"/>
        </w:rPr>
      </w:pPr>
      <w:r w:rsidRPr="000459D8">
        <w:rPr>
          <w:rFonts w:ascii="Book Antiqua" w:hAnsi="Book Antiqua"/>
          <w:b/>
        </w:rPr>
        <w:t xml:space="preserve">Author contributions: </w:t>
      </w:r>
      <w:r w:rsidRPr="000459D8">
        <w:rPr>
          <w:rFonts w:ascii="Book Antiqua" w:hAnsi="Book Antiqua"/>
        </w:rPr>
        <w:t xml:space="preserve">Hong Y wrote the manuscript; Huang J modified the manuscript. </w:t>
      </w:r>
    </w:p>
    <w:p w:rsidR="0041571A" w:rsidRPr="000459D8" w:rsidRDefault="0041571A" w:rsidP="00CB318E">
      <w:pPr>
        <w:rPr>
          <w:rFonts w:ascii="Book Antiqua" w:hAnsi="Book Antiqua"/>
        </w:rPr>
      </w:pPr>
    </w:p>
    <w:p w:rsidR="0041571A" w:rsidRPr="000459D8" w:rsidRDefault="0041571A" w:rsidP="00A93FD1">
      <w:pPr>
        <w:autoSpaceDE w:val="0"/>
        <w:autoSpaceDN w:val="0"/>
        <w:adjustRightInd w:val="0"/>
        <w:snapToGrid w:val="0"/>
        <w:rPr>
          <w:rFonts w:ascii="Book Antiqua" w:hAnsi="Book Antiqua"/>
        </w:rPr>
      </w:pPr>
      <w:r w:rsidRPr="000459D8">
        <w:rPr>
          <w:rFonts w:ascii="Book Antiqua" w:hAnsi="Book Antiqua" w:cs="Arial"/>
          <w:b/>
          <w:bCs/>
        </w:rPr>
        <w:t xml:space="preserve">Supported by </w:t>
      </w:r>
      <w:r w:rsidRPr="000459D8">
        <w:rPr>
          <w:rFonts w:ascii="Book Antiqua" w:hAnsi="Book Antiqua"/>
        </w:rPr>
        <w:t>A grant from the National Natural Science Foundation of China (No. 81071973); and by a grant from the Scientific Research Foundation for Returned Overseas Chinese Scholars, Bureau of Human Resources and Social Security of Beijing, China (Key project, 2010).</w:t>
      </w:r>
    </w:p>
    <w:p w:rsidR="0041571A" w:rsidRPr="000459D8" w:rsidRDefault="0041571A" w:rsidP="00CB318E">
      <w:pPr>
        <w:rPr>
          <w:rFonts w:ascii="Book Antiqua" w:hAnsi="Book Antiqua"/>
        </w:rPr>
      </w:pPr>
    </w:p>
    <w:p w:rsidR="0041571A" w:rsidRPr="000459D8" w:rsidRDefault="0041571A" w:rsidP="00CB318E">
      <w:pPr>
        <w:rPr>
          <w:rFonts w:ascii="Book Antiqua" w:hAnsi="Book Antiqua"/>
        </w:rPr>
      </w:pPr>
      <w:r w:rsidRPr="000459D8">
        <w:rPr>
          <w:rFonts w:ascii="Book Antiqua" w:hAnsi="Book Antiqua"/>
          <w:b/>
        </w:rPr>
        <w:t xml:space="preserve">Conflict-of-interest: </w:t>
      </w:r>
      <w:r w:rsidRPr="000459D8">
        <w:rPr>
          <w:rFonts w:ascii="Book Antiqua" w:hAnsi="Book Antiqua"/>
        </w:rPr>
        <w:t>We declare that we have no conflict of interests, and we have no financial and personal relationships with other people or organizations that can inappropriately influence our work.</w:t>
      </w:r>
    </w:p>
    <w:p w:rsidR="0041571A" w:rsidRPr="000459D8" w:rsidRDefault="0041571A" w:rsidP="00CB318E">
      <w:pPr>
        <w:rPr>
          <w:rFonts w:ascii="Book Antiqua" w:hAnsi="Book Antiqua"/>
          <w:b/>
        </w:rPr>
      </w:pPr>
    </w:p>
    <w:p w:rsidR="0041571A" w:rsidRPr="000459D8" w:rsidRDefault="0041571A" w:rsidP="002470E2">
      <w:pPr>
        <w:wordWrap w:val="0"/>
      </w:pPr>
      <w:bookmarkStart w:id="0" w:name="OLE_LINK507"/>
      <w:bookmarkStart w:id="1" w:name="OLE_LINK506"/>
      <w:bookmarkStart w:id="2" w:name="OLE_LINK496"/>
      <w:bookmarkStart w:id="3" w:name="OLE_LINK479"/>
      <w:r w:rsidRPr="000459D8">
        <w:rPr>
          <w:rFonts w:ascii="Book Antiqua" w:hAnsi="Book Antiqua"/>
          <w:b/>
        </w:rPr>
        <w:t xml:space="preserve">Open-Access: </w:t>
      </w:r>
      <w:r w:rsidRPr="000459D8">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w:t>
      </w:r>
      <w:r w:rsidRPr="000459D8">
        <w:rPr>
          <w:rFonts w:ascii="Book Antiqua" w:hAnsi="Book Antiqua"/>
        </w:rPr>
        <w:lastRenderedPageBreak/>
        <w: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41571A" w:rsidRPr="000459D8" w:rsidRDefault="0041571A" w:rsidP="00CB318E">
      <w:pPr>
        <w:rPr>
          <w:rFonts w:ascii="Book Antiqua" w:hAnsi="Book Antiqua"/>
          <w:b/>
        </w:rPr>
      </w:pPr>
    </w:p>
    <w:p w:rsidR="0041571A" w:rsidRPr="000459D8" w:rsidRDefault="0041571A" w:rsidP="000459D8">
      <w:pPr>
        <w:ind w:rightChars="50" w:right="120"/>
        <w:rPr>
          <w:rFonts w:ascii="Book Antiqua" w:hAnsi="Book Antiqua"/>
        </w:rPr>
      </w:pPr>
      <w:r w:rsidRPr="000459D8">
        <w:rPr>
          <w:rFonts w:ascii="Book Antiqua" w:hAnsi="Book Antiqua"/>
          <w:b/>
        </w:rPr>
        <w:t>Correspondence to:</w:t>
      </w:r>
      <w:r w:rsidRPr="000459D8">
        <w:rPr>
          <w:rFonts w:ascii="Book Antiqua" w:hAnsi="Book Antiqua" w:cs="Arial"/>
          <w:b/>
          <w:bCs/>
        </w:rPr>
        <w:t xml:space="preserve"> </w:t>
      </w:r>
      <w:r w:rsidRPr="000459D8">
        <w:rPr>
          <w:rFonts w:ascii="Book Antiqua" w:hAnsi="Book Antiqua"/>
          <w:b/>
        </w:rPr>
        <w:t>Jian Huang, professor,</w:t>
      </w:r>
      <w:r w:rsidRPr="000459D8">
        <w:rPr>
          <w:rFonts w:ascii="Book Antiqua" w:hAnsi="Book Antiqua"/>
        </w:rPr>
        <w:t xml:space="preserve"> Liver Research Center, Experimental Center, Beijing Friendship Hospital, Capital Medical University, 95 Yong An Road, Beijing 100050, China. </w:t>
      </w:r>
      <w:bookmarkStart w:id="4" w:name="OLE_LINK15"/>
      <w:r w:rsidRPr="000459D8">
        <w:rPr>
          <w:rFonts w:ascii="Book Antiqua" w:hAnsi="Book Antiqua"/>
        </w:rPr>
        <w:fldChar w:fldCharType="begin"/>
      </w:r>
      <w:r w:rsidRPr="000459D8">
        <w:rPr>
          <w:rFonts w:ascii="Book Antiqua" w:hAnsi="Book Antiqua"/>
        </w:rPr>
        <w:instrText>HYPERLINK "mailto:huangj1966@hotmail.com"</w:instrText>
      </w:r>
      <w:r w:rsidRPr="000459D8">
        <w:rPr>
          <w:rFonts w:ascii="Book Antiqua" w:hAnsi="Book Antiqua"/>
        </w:rPr>
        <w:fldChar w:fldCharType="separate"/>
      </w:r>
      <w:r w:rsidRPr="000459D8">
        <w:rPr>
          <w:rFonts w:ascii="Book Antiqua" w:hAnsi="Book Antiqua"/>
        </w:rPr>
        <w:t>huangj1966@hotmail.com</w:t>
      </w:r>
      <w:r w:rsidRPr="000459D8">
        <w:rPr>
          <w:rFonts w:ascii="Book Antiqua" w:hAnsi="Book Antiqua"/>
        </w:rPr>
        <w:fldChar w:fldCharType="end"/>
      </w:r>
      <w:bookmarkEnd w:id="4"/>
    </w:p>
    <w:p w:rsidR="0041571A" w:rsidRPr="000459D8" w:rsidRDefault="0041571A" w:rsidP="000459D8">
      <w:pPr>
        <w:ind w:rightChars="50" w:right="120"/>
        <w:rPr>
          <w:rFonts w:ascii="Book Antiqua" w:hAnsi="Book Antiqua"/>
        </w:rPr>
      </w:pPr>
    </w:p>
    <w:p w:rsidR="0041571A" w:rsidRPr="000459D8" w:rsidRDefault="0041571A" w:rsidP="000459D8">
      <w:pPr>
        <w:ind w:rightChars="50" w:right="120"/>
        <w:rPr>
          <w:rFonts w:ascii="Book Antiqua" w:hAnsi="Book Antiqua" w:cs="Arial"/>
          <w:b/>
          <w:bCs/>
        </w:rPr>
      </w:pPr>
      <w:r w:rsidRPr="000459D8">
        <w:rPr>
          <w:rFonts w:ascii="Book Antiqua" w:hAnsi="Book Antiqua"/>
          <w:b/>
          <w:bCs/>
        </w:rPr>
        <w:t>Telephone:</w:t>
      </w:r>
      <w:r w:rsidRPr="000459D8">
        <w:rPr>
          <w:rFonts w:ascii="Book Antiqua" w:hAnsi="Book Antiqua"/>
        </w:rPr>
        <w:t xml:space="preserve"> +86-10-63139310 </w:t>
      </w:r>
    </w:p>
    <w:p w:rsidR="0041571A" w:rsidRPr="000459D8" w:rsidRDefault="0041571A" w:rsidP="00B452AC">
      <w:pPr>
        <w:rPr>
          <w:rFonts w:ascii="Book Antiqua" w:hAnsi="Book Antiqua"/>
          <w:b/>
          <w:bCs/>
        </w:rPr>
      </w:pPr>
    </w:p>
    <w:p w:rsidR="0041571A" w:rsidRPr="000459D8" w:rsidRDefault="0041571A" w:rsidP="00923BB2">
      <w:pPr>
        <w:rPr>
          <w:rFonts w:ascii="Book Antiqua" w:hAnsi="Book Antiqua"/>
          <w:b/>
        </w:rPr>
      </w:pPr>
      <w:r w:rsidRPr="000459D8">
        <w:rPr>
          <w:rFonts w:ascii="Book Antiqua" w:hAnsi="Book Antiqua"/>
          <w:b/>
        </w:rPr>
        <w:t xml:space="preserve">Received: </w:t>
      </w:r>
      <w:r w:rsidRPr="000459D8">
        <w:rPr>
          <w:rFonts w:ascii="Book Antiqua" w:hAnsi="Book Antiqua"/>
        </w:rPr>
        <w:t xml:space="preserve">December 10, 2014  </w:t>
      </w:r>
    </w:p>
    <w:p w:rsidR="0041571A" w:rsidRPr="000459D8" w:rsidRDefault="0041571A" w:rsidP="00923BB2">
      <w:pPr>
        <w:rPr>
          <w:rFonts w:ascii="Book Antiqua" w:hAnsi="Book Antiqua"/>
          <w:b/>
        </w:rPr>
      </w:pPr>
      <w:r w:rsidRPr="000459D8">
        <w:rPr>
          <w:rFonts w:ascii="Book Antiqua" w:hAnsi="Book Antiqua"/>
          <w:b/>
        </w:rPr>
        <w:t xml:space="preserve">Peer-review started: </w:t>
      </w:r>
      <w:r w:rsidRPr="000459D8">
        <w:rPr>
          <w:rFonts w:ascii="Book Antiqua" w:hAnsi="Book Antiqua"/>
        </w:rPr>
        <w:t>December 13, 2014</w:t>
      </w:r>
    </w:p>
    <w:p w:rsidR="0041571A" w:rsidRPr="000459D8" w:rsidRDefault="0041571A" w:rsidP="00923BB2">
      <w:pPr>
        <w:rPr>
          <w:rFonts w:ascii="Book Antiqua" w:hAnsi="Book Antiqua"/>
          <w:b/>
        </w:rPr>
      </w:pPr>
      <w:r w:rsidRPr="000459D8">
        <w:rPr>
          <w:rFonts w:ascii="Book Antiqua" w:hAnsi="Book Antiqua"/>
          <w:b/>
        </w:rPr>
        <w:t xml:space="preserve">First decision: </w:t>
      </w:r>
      <w:r w:rsidRPr="000459D8">
        <w:rPr>
          <w:rFonts w:ascii="Book Antiqua" w:hAnsi="Book Antiqua"/>
        </w:rPr>
        <w:t>January 8, 2015</w:t>
      </w:r>
    </w:p>
    <w:p w:rsidR="0041571A" w:rsidRPr="000459D8" w:rsidRDefault="0041571A" w:rsidP="00923BB2">
      <w:pPr>
        <w:rPr>
          <w:rFonts w:ascii="Book Antiqua" w:hAnsi="Book Antiqua"/>
          <w:b/>
        </w:rPr>
      </w:pPr>
      <w:r w:rsidRPr="000459D8">
        <w:rPr>
          <w:rFonts w:ascii="Book Antiqua" w:hAnsi="Book Antiqua"/>
          <w:b/>
        </w:rPr>
        <w:t>Revised:</w:t>
      </w:r>
      <w:r w:rsidRPr="000459D8">
        <w:rPr>
          <w:rFonts w:ascii="Book Antiqua" w:hAnsi="Book Antiqua"/>
        </w:rPr>
        <w:t xml:space="preserve"> January 30, 2015</w:t>
      </w:r>
    </w:p>
    <w:p w:rsidR="0041571A" w:rsidRPr="000459D8" w:rsidRDefault="0041571A" w:rsidP="00923BB2">
      <w:pPr>
        <w:rPr>
          <w:rFonts w:ascii="Book Antiqua" w:hAnsi="Book Antiqua"/>
          <w:b/>
        </w:rPr>
      </w:pPr>
      <w:r w:rsidRPr="000459D8">
        <w:rPr>
          <w:rFonts w:ascii="Book Antiqua" w:hAnsi="Book Antiqua"/>
          <w:b/>
        </w:rPr>
        <w:t>Accepted:</w:t>
      </w:r>
      <w:r w:rsidR="00961A79" w:rsidRPr="00961A79">
        <w:t xml:space="preserve"> </w:t>
      </w:r>
      <w:r w:rsidR="00961A79" w:rsidRPr="00961A79">
        <w:rPr>
          <w:rFonts w:ascii="Book Antiqua" w:hAnsi="Book Antiqua"/>
        </w:rPr>
        <w:t>April 16, 2015</w:t>
      </w:r>
      <w:r w:rsidRPr="000459D8">
        <w:rPr>
          <w:rFonts w:ascii="Book Antiqua" w:hAnsi="Book Antiqua"/>
          <w:b/>
        </w:rPr>
        <w:t xml:space="preserve">  </w:t>
      </w:r>
    </w:p>
    <w:p w:rsidR="0041571A" w:rsidRPr="000459D8" w:rsidRDefault="0041571A" w:rsidP="00923BB2">
      <w:pPr>
        <w:rPr>
          <w:rFonts w:ascii="Book Antiqua" w:hAnsi="Book Antiqua"/>
          <w:b/>
        </w:rPr>
      </w:pPr>
      <w:r w:rsidRPr="000459D8">
        <w:rPr>
          <w:rFonts w:ascii="Book Antiqua" w:hAnsi="Book Antiqua"/>
          <w:b/>
        </w:rPr>
        <w:t>Article in press:</w:t>
      </w:r>
    </w:p>
    <w:p w:rsidR="0041571A" w:rsidRPr="000459D8" w:rsidRDefault="0041571A" w:rsidP="00923BB2">
      <w:pPr>
        <w:rPr>
          <w:rFonts w:ascii="Book Antiqua" w:hAnsi="Book Antiqua"/>
          <w:b/>
        </w:rPr>
      </w:pPr>
      <w:r w:rsidRPr="000459D8">
        <w:rPr>
          <w:rFonts w:ascii="Book Antiqua" w:hAnsi="Book Antiqua"/>
          <w:b/>
        </w:rPr>
        <w:t xml:space="preserve">Published online: </w:t>
      </w:r>
      <w:bookmarkStart w:id="5" w:name="_GoBack"/>
      <w:bookmarkEnd w:id="5"/>
    </w:p>
    <w:p w:rsidR="0041571A" w:rsidRPr="000459D8" w:rsidRDefault="0041571A" w:rsidP="00B452AC">
      <w:pPr>
        <w:rPr>
          <w:rFonts w:ascii="Book Antiqua" w:hAnsi="Book Antiqua"/>
        </w:rPr>
      </w:pPr>
    </w:p>
    <w:p w:rsidR="0041571A" w:rsidRPr="000459D8" w:rsidRDefault="0041571A" w:rsidP="00B452AC">
      <w:pPr>
        <w:rPr>
          <w:rFonts w:ascii="Book Antiqua" w:hAnsi="Book Antiqua"/>
          <w:b/>
          <w:bCs/>
        </w:rPr>
      </w:pPr>
      <w:r w:rsidRPr="000459D8">
        <w:rPr>
          <w:rFonts w:ascii="Book Antiqua" w:hAnsi="Book Antiqua"/>
          <w:b/>
          <w:bCs/>
        </w:rPr>
        <w:t>Abstract</w:t>
      </w:r>
    </w:p>
    <w:p w:rsidR="0041571A" w:rsidRPr="000459D8" w:rsidRDefault="0041571A" w:rsidP="00B452AC">
      <w:pPr>
        <w:rPr>
          <w:rFonts w:ascii="Book Antiqua" w:hAnsi="Book Antiqua"/>
        </w:rPr>
      </w:pPr>
      <w:r w:rsidRPr="000459D8">
        <w:rPr>
          <w:rFonts w:ascii="Book Antiqua" w:hAnsi="Book Antiqua"/>
        </w:rPr>
        <w:t>Hepatocellular carcinoma (HCC) is one of the most common tumors worldwide. The survival rate after the onset of symptoms is generally less than one year for the late presentation of HCC, and reliable tools for early diagnosis are lacking. Therefore, novel biomarkers for the early detection of HCC are urgently required. Recent studies show that the abnormal release of proteins by tumor cells can elicit humoral immune responses to self-antigens called tumor-associated antigens (TAAs). The corresponding autoantibodies can be detected before the clinical diagnosis of cancer. Therefore, there is growing interest in using serum autoantibodies as cancer biomarkers. In this review, we focus on the advances in research on autoantibodies against TAAs as serum biomarker for detection of HCC, the mechanism of the production of TAAs, and the association of autoantibodies with patients’ clinical characteristics.</w:t>
      </w:r>
    </w:p>
    <w:p w:rsidR="0041571A" w:rsidRPr="000459D8" w:rsidRDefault="0041571A" w:rsidP="00B452AC">
      <w:pPr>
        <w:rPr>
          <w:rFonts w:ascii="Book Antiqua" w:hAnsi="Book Antiqua"/>
        </w:rPr>
      </w:pPr>
    </w:p>
    <w:p w:rsidR="0041571A" w:rsidRPr="000459D8" w:rsidRDefault="0041571A" w:rsidP="00B452AC">
      <w:pPr>
        <w:adjustRightInd w:val="0"/>
        <w:snapToGrid w:val="0"/>
        <w:rPr>
          <w:rFonts w:ascii="Book Antiqua" w:hAnsi="Book Antiqua"/>
        </w:rPr>
      </w:pPr>
      <w:r w:rsidRPr="000459D8">
        <w:rPr>
          <w:rFonts w:ascii="Book Antiqua" w:hAnsi="Book Antiqua"/>
          <w:b/>
        </w:rPr>
        <w:t>Key words</w:t>
      </w:r>
      <w:r w:rsidRPr="000459D8">
        <w:rPr>
          <w:rFonts w:ascii="Book Antiqua" w:hAnsi="Book Antiqua"/>
        </w:rPr>
        <w:t>: Hepatocellular carcinoma; Diagnosis; Serological marker; Autoantibody; Tumor associated antigen</w:t>
      </w:r>
    </w:p>
    <w:p w:rsidR="0041571A" w:rsidRPr="000459D8" w:rsidRDefault="0041571A" w:rsidP="00B452AC">
      <w:pPr>
        <w:rPr>
          <w:rFonts w:ascii="Book Antiqua" w:hAnsi="Book Antiqua"/>
        </w:rPr>
      </w:pPr>
    </w:p>
    <w:p w:rsidR="0041571A" w:rsidRPr="000459D8" w:rsidRDefault="0041571A" w:rsidP="00923BB2">
      <w:pPr>
        <w:snapToGrid w:val="0"/>
        <w:rPr>
          <w:rFonts w:ascii="Book Antiqua" w:hAnsi="Book Antiqua"/>
        </w:rPr>
      </w:pPr>
      <w:r w:rsidRPr="000459D8">
        <w:rPr>
          <w:rFonts w:ascii="Book Antiqua" w:hAnsi="Book Antiqua"/>
        </w:rPr>
        <w:t xml:space="preserve">© </w:t>
      </w:r>
      <w:bookmarkStart w:id="6" w:name="OLE_LINK6"/>
      <w:bookmarkStart w:id="7" w:name="OLE_LINK7"/>
      <w:bookmarkStart w:id="8" w:name="OLE_LINK8"/>
      <w:r w:rsidRPr="000459D8">
        <w:rPr>
          <w:rFonts w:ascii="Book Antiqua" w:hAnsi="Book Antiqua"/>
          <w:b/>
        </w:rPr>
        <w:t>The Author(s) 2015</w:t>
      </w:r>
      <w:r w:rsidRPr="000459D8">
        <w:rPr>
          <w:rFonts w:ascii="Book Antiqua" w:hAnsi="Book Antiqua"/>
        </w:rPr>
        <w:t>. Published by Baishideng Publishing Group Inc. All rights reserved.</w:t>
      </w:r>
    </w:p>
    <w:bookmarkEnd w:id="6"/>
    <w:bookmarkEnd w:id="7"/>
    <w:bookmarkEnd w:id="8"/>
    <w:p w:rsidR="0041571A" w:rsidRPr="000459D8" w:rsidRDefault="0041571A" w:rsidP="00B452AC">
      <w:pPr>
        <w:rPr>
          <w:rFonts w:ascii="Book Antiqua" w:hAnsi="Book Antiqua"/>
        </w:rPr>
      </w:pPr>
    </w:p>
    <w:p w:rsidR="0041571A" w:rsidRPr="000459D8" w:rsidRDefault="0041571A" w:rsidP="00B452AC">
      <w:pPr>
        <w:rPr>
          <w:rFonts w:ascii="Book Antiqua" w:hAnsi="Book Antiqua"/>
        </w:rPr>
      </w:pPr>
      <w:r w:rsidRPr="000459D8">
        <w:rPr>
          <w:rFonts w:ascii="Book Antiqua" w:hAnsi="Book Antiqua"/>
          <w:b/>
        </w:rPr>
        <w:t xml:space="preserve">Core tip: </w:t>
      </w:r>
      <w:r w:rsidRPr="000459D8">
        <w:rPr>
          <w:rFonts w:ascii="Book Antiqua" w:hAnsi="Book Antiqua"/>
        </w:rPr>
        <w:t>There is growing interest in using serum autoantibodies as cancer biomarkers. However, the mechanism and clinical association of autoantibodies in hepatocellular carcinoma (HCC) remains unclear. In this review, we focus on the advances in research on autoantibodies against tumor-associated antigens (TAAs) as serum biomarker for detection of HCC, the mechanism of the production of TAAs, and the association of autoantibodies with patients’ clinical characteristics.</w:t>
      </w:r>
    </w:p>
    <w:p w:rsidR="0041571A" w:rsidRPr="000459D8" w:rsidRDefault="0041571A" w:rsidP="00B452AC">
      <w:pPr>
        <w:rPr>
          <w:rFonts w:ascii="Book Antiqua" w:hAnsi="Book Antiqua"/>
        </w:rPr>
      </w:pPr>
    </w:p>
    <w:p w:rsidR="0041571A" w:rsidRPr="000459D8" w:rsidRDefault="0041571A" w:rsidP="00B452AC">
      <w:pPr>
        <w:rPr>
          <w:rFonts w:ascii="Book Antiqua" w:hAnsi="Book Antiqua"/>
          <w:b/>
          <w:bCs/>
        </w:rPr>
      </w:pPr>
      <w:r w:rsidRPr="000459D8">
        <w:rPr>
          <w:rFonts w:ascii="Book Antiqua" w:hAnsi="Book Antiqua"/>
        </w:rPr>
        <w:t xml:space="preserve">Hong Y, Huang J. </w:t>
      </w:r>
      <w:r w:rsidRPr="000459D8">
        <w:rPr>
          <w:rFonts w:ascii="Book Antiqua" w:hAnsi="Book Antiqua"/>
          <w:bCs/>
        </w:rPr>
        <w:t xml:space="preserve">Autoantibodies against tumor-associated antigens for detection of hepatocellular carcinoma. </w:t>
      </w:r>
      <w:r w:rsidRPr="000459D8">
        <w:rPr>
          <w:rFonts w:ascii="Book Antiqua" w:hAnsi="Book Antiqua"/>
          <w:i/>
          <w:iCs/>
        </w:rPr>
        <w:t>World J Hepatol</w:t>
      </w:r>
      <w:r w:rsidRPr="000459D8">
        <w:rPr>
          <w:rFonts w:ascii="Book Antiqua" w:hAnsi="Book Antiqua"/>
          <w:iCs/>
        </w:rPr>
        <w:t xml:space="preserve"> 2015; In press  </w:t>
      </w:r>
    </w:p>
    <w:p w:rsidR="0041571A" w:rsidRPr="000459D8" w:rsidRDefault="0041571A" w:rsidP="00B452AC">
      <w:pPr>
        <w:rPr>
          <w:rFonts w:ascii="Book Antiqua" w:hAnsi="Book Antiqua"/>
        </w:rPr>
      </w:pPr>
    </w:p>
    <w:p w:rsidR="0041571A" w:rsidRPr="000459D8" w:rsidRDefault="0041571A" w:rsidP="00B452AC">
      <w:pPr>
        <w:rPr>
          <w:rFonts w:ascii="Book Antiqua" w:hAnsi="Book Antiqua"/>
          <w:b/>
          <w:bCs/>
        </w:rPr>
      </w:pPr>
      <w:r w:rsidRPr="000459D8">
        <w:rPr>
          <w:rFonts w:ascii="Book Antiqua" w:hAnsi="Book Antiqua"/>
          <w:b/>
          <w:bCs/>
        </w:rPr>
        <w:t>INTRODUCTION</w:t>
      </w:r>
    </w:p>
    <w:p w:rsidR="0041571A" w:rsidRPr="000459D8" w:rsidRDefault="0041571A" w:rsidP="00B452AC">
      <w:pPr>
        <w:adjustRightInd w:val="0"/>
        <w:snapToGrid w:val="0"/>
        <w:rPr>
          <w:rFonts w:ascii="Book Antiqua" w:hAnsi="Book Antiqua"/>
        </w:rPr>
      </w:pPr>
      <w:r w:rsidRPr="000459D8">
        <w:rPr>
          <w:rFonts w:ascii="Book Antiqua" w:hAnsi="Book Antiqua"/>
        </w:rPr>
        <w:t>Liver cancer is the sixth most common malignant disease worldwide, and approximately 50.5% of new cases and 51.4% of cancer-related deaths occur in China</w:t>
      </w:r>
      <w:r w:rsidRPr="000459D8">
        <w:rPr>
          <w:rFonts w:ascii="Book Antiqua" w:hAnsi="Book Antiqua"/>
        </w:rPr>
        <w:fldChar w:fldCharType="begin"/>
      </w:r>
      <w:r w:rsidRPr="000459D8">
        <w:rPr>
          <w:rFonts w:ascii="Book Antiqua" w:hAnsi="Book Antiqua"/>
        </w:rPr>
        <w:instrText xml:space="preserve"> ADDIN EN.CITE &lt;EndNote&gt;&lt;Cite&gt;&lt;Author&gt;Stewart&lt;/Author&gt;&lt;Year&gt;2014&lt;/Year&gt;&lt;RecNum&gt;352&lt;/RecNum&gt;&lt;DisplayText&gt;&lt;style face="superscript"&gt;[1]&lt;/style&gt;&lt;/DisplayText&gt;&lt;record&gt;&lt;rec-number&gt;352&lt;/rec-number&gt;&lt;foreign-keys&gt;&lt;key app="EN" db-id="dtexwpzrb05x09ewstrvers4ppwpwws52x5t"&gt;352&lt;/key&gt;&lt;/foreign-keys&gt;&lt;ref-type name="Journal Article"&gt;17&lt;/ref-type&gt;&lt;contributors&gt;&lt;authors&gt;&lt;author&gt;Stewart, BW&lt;/author&gt;&lt;author&gt;Wild, CP&lt;/author&gt;&lt;/authors&gt;&lt;/contributors&gt;&lt;titles&gt;&lt;title&gt;World Cancer Report 2014&lt;/title&gt;&lt;secondary-title&gt;World Health Organization&lt;/secondary-title&gt;&lt;/titles&gt;&lt;periodical&gt;&lt;full-title&gt;World Health Organization&lt;/full-title&gt;&lt;/periodical&gt;&lt;volume&gt;441&lt;/volume&gt;&lt;dates&gt;&lt;year&gt;2014&lt;/year&gt;&lt;/dates&gt;&lt;urls&gt;&lt;/urls&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1" w:tooltip="Stewart, 2014 #352" w:history="1">
        <w:r w:rsidRPr="000459D8">
          <w:rPr>
            <w:rFonts w:ascii="Book Antiqua" w:hAnsi="Book Antiqua"/>
            <w:noProof/>
            <w:vertAlign w:val="superscript"/>
          </w:rPr>
          <w:t>1</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he survival rate after the onset of symptoms is generally less than one year for the late presentation of hepatocellular carcinoma (HCC), and reliable tools for early diagnosis are lacking.</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Ultrasound is recommended as a screening tool for early detection of HCC, although it is not very sensitive and is highly operator dependent. Computed tomography is not recommended as a screening tool for HCC because of radiation exposure</w:t>
      </w:r>
      <w:r w:rsidRPr="000459D8">
        <w:rPr>
          <w:rFonts w:ascii="Book Antiqua" w:hAnsi="Book Antiqua"/>
        </w:rPr>
        <w:fldChar w:fldCharType="begin">
          <w:fldData xml:space="preserve">PEVuZE5vdGU+PENpdGU+PEF1dGhvcj5Qb29uPC9BdXRob3I+PFllYXI+MjAwOTwvWWVhcj48UmVj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MTExMS04PC9wYWdlcz48dm9s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Qb29uPC9BdXRob3I+PFllYXI+MjAwOTwvWWVhcj48UmVj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MTExMS04PC9wYWdlcz48dm9s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 w:tooltip="Poon, 2009 #2" w:history="1">
        <w:r w:rsidRPr="000459D8">
          <w:rPr>
            <w:rFonts w:ascii="Book Antiqua" w:hAnsi="Book Antiqua"/>
            <w:noProof/>
            <w:vertAlign w:val="superscript"/>
          </w:rPr>
          <w:t>2</w:t>
        </w:r>
      </w:hyperlink>
      <w:r w:rsidRPr="000459D8">
        <w:rPr>
          <w:rFonts w:ascii="Book Antiqua" w:hAnsi="Book Antiqua"/>
          <w:noProof/>
          <w:vertAlign w:val="superscript"/>
        </w:rPr>
        <w:t>,</w:t>
      </w:r>
      <w:hyperlink w:anchor="_ENREF_3" w:tooltip="Lee, 2012 #367" w:history="1">
        <w:r w:rsidRPr="000459D8">
          <w:rPr>
            <w:rFonts w:ascii="Book Antiqua" w:hAnsi="Book Antiqua"/>
            <w:noProof/>
            <w:vertAlign w:val="superscript"/>
          </w:rPr>
          <w:t>3</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One current focus of HCC research is the development of a blood test to aid in the diagnosis of this disease. Many serologic biomarkers of HCC are available, including AFP, des-</w:t>
      </w:r>
      <w:r w:rsidRPr="000459D8">
        <w:rPr>
          <w:rFonts w:ascii="Book Antiqua" w:hAnsi="Book Antiqua" w:cs="Tahoma"/>
          <w:shd w:val="clear" w:color="auto" w:fill="FFFFFF"/>
        </w:rPr>
        <w:t>γ-</w:t>
      </w:r>
      <w:r w:rsidRPr="000459D8">
        <w:rPr>
          <w:rFonts w:ascii="Book Antiqua" w:hAnsi="Book Antiqua"/>
        </w:rPr>
        <w:t>carboxyprothrombin, lens culinaris agglutinin-reactive alpha-fetoprotein (AFP-L3)</w:t>
      </w:r>
      <w:r w:rsidRPr="000459D8">
        <w:rPr>
          <w:rFonts w:ascii="Book Antiqua" w:hAnsi="Book Antiqua"/>
        </w:rPr>
        <w:fldChar w:fldCharType="begin">
          <w:fldData xml:space="preserve">PEVuZE5vdGU+PENpdGU+PEF1dGhvcj5CZXJ0aW5vPC9BdXRob3I+PFllYXI+MjAxMjwvWWVhcj48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CZXJ0aW5vPC9BdXRob3I+PFllYXI+MjAxMjwvWWVhcj48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4" w:tooltip="Bertino, 2012 #4" w:history="1">
        <w:r w:rsidRPr="000459D8">
          <w:rPr>
            <w:rFonts w:ascii="Book Antiqua" w:hAnsi="Book Antiqua"/>
            <w:noProof/>
            <w:vertAlign w:val="superscript"/>
          </w:rPr>
          <w:t>4</w:t>
        </w:r>
      </w:hyperlink>
      <w:r w:rsidRPr="000459D8">
        <w:rPr>
          <w:rFonts w:ascii="Book Antiqua" w:hAnsi="Book Antiqua"/>
          <w:noProof/>
          <w:vertAlign w:val="superscript"/>
        </w:rPr>
        <w:t>,</w:t>
      </w:r>
      <w:hyperlink w:anchor="_ENREF_5" w:tooltip="Masuzaki, 2012 #370" w:history="1">
        <w:r w:rsidRPr="000459D8">
          <w:rPr>
            <w:rFonts w:ascii="Book Antiqua" w:hAnsi="Book Antiqua"/>
            <w:noProof/>
            <w:vertAlign w:val="superscript"/>
          </w:rPr>
          <w:t>5</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Dickkopf-1</w:t>
      </w:r>
      <w:r w:rsidRPr="000459D8">
        <w:rPr>
          <w:rFonts w:ascii="Book Antiqua" w:hAnsi="Book Antiqua"/>
        </w:rPr>
        <w:fldChar w:fldCharType="begin">
          <w:fldData xml:space="preserve">PEVuZE5vdGU+PENpdGU+PEF1dGhvcj5TaGVuPC9BdXRob3I+PFllYXI+MjAxMjwvWWVhcj48UmVj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TaGVuPC9BdXRob3I+PFllYXI+MjAxMjwvWWVhcj48UmVj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6" w:tooltip="Shen, 2012 #371" w:history="1">
        <w:r w:rsidRPr="000459D8">
          <w:rPr>
            <w:rFonts w:ascii="Book Antiqua" w:hAnsi="Book Antiqua"/>
            <w:noProof/>
            <w:vertAlign w:val="superscript"/>
          </w:rPr>
          <w:t>6</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and squamous cell carcinoma antigen</w:t>
      </w:r>
      <w:r w:rsidRPr="000459D8">
        <w:rPr>
          <w:rFonts w:ascii="Book Antiqua" w:hAnsi="Book Antiqua"/>
        </w:rPr>
        <w:fldChar w:fldCharType="begin"/>
      </w:r>
      <w:r w:rsidRPr="000459D8">
        <w:rPr>
          <w:rFonts w:ascii="Book Antiqua" w:hAnsi="Book Antiqua"/>
        </w:rPr>
        <w:instrText xml:space="preserve"> ADDIN EN.CITE &lt;EndNote&gt;&lt;Cite&gt;&lt;Author&gt;Zhao&lt;/Author&gt;&lt;Year&gt;2013&lt;/Year&gt;&lt;RecNum&gt;7&lt;/RecNum&gt;&lt;DisplayText&gt;&lt;style face="superscript"&gt;[7]&lt;/style&gt;&lt;/DisplayText&gt;&lt;record&gt;&lt;rec-number&gt;7&lt;/rec-number&gt;&lt;foreign-keys&gt;&lt;key app="EN" db-id="edzavpw9tp9t9setvfypwzagzzpfwr0zx2rz"&gt;7&lt;/key&gt;&lt;/foreign-keys&gt;&lt;ref-type name="Journal Article"&gt;17&lt;/ref-type&gt;&lt;contributors&gt;&lt;authors&gt;&lt;author&gt;Zhao, Y. J.&lt;/author&gt;&lt;author&gt;Ju, Q.&lt;/author&gt;&lt;author&gt;Li, G. C.&lt;/author&gt;&lt;/authors&gt;&lt;/contributors&gt;&lt;auth-address&gt;Tumor Immunobiology Laboratory of Cancer Research Institute, Key Laboratory of Carcinogenesis and Cancer Invasion Ministry of Education, Key Laboratory of Carcinogenesis Ministry of Health, Central South University, Changsha, Hunan 410078, P.R. China.&lt;/auth-address&gt;&lt;titles&gt;&lt;title&gt;Tumor markers for hepatocellular carcinoma&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593-598&lt;/pages&gt;&lt;volume&gt;1&lt;/volume&gt;&lt;number&gt;4&lt;/number&gt;&lt;dates&gt;&lt;year&gt;2013&lt;/year&gt;&lt;pub-dates&gt;&lt;date&gt;Jul&lt;/date&gt;&lt;/pub-dates&gt;&lt;/dates&gt;&lt;isbn&gt;2049-9450 (Print)&amp;#xD;2049-9450 (Linking)&lt;/isbn&gt;&lt;accession-num&gt;24649215&lt;/accession-num&gt;&lt;urls&gt;&lt;related-urls&gt;&lt;url&gt;http://www.ncbi.nlm.nih.gov/pubmed/24649215&lt;/url&gt;&lt;/related-urls&gt;&lt;/urls&gt;&lt;custom2&gt;3915636&lt;/custom2&gt;&lt;electronic-resource-num&gt;10.3892/mco.2013.119&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7" w:tooltip="Zhao, 2013 #7" w:history="1">
        <w:r w:rsidRPr="000459D8">
          <w:rPr>
            <w:rFonts w:ascii="Book Antiqua" w:hAnsi="Book Antiqua"/>
            <w:noProof/>
            <w:vertAlign w:val="superscript"/>
          </w:rPr>
          <w:t>7</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o date, AFP is the only serum biomarker available for HCC surveillance. However, AFP does not yield satisfactory results to diagnosis HCC in its early stages. Specifically, using a cutoff value of 20 ng/mL, the sensitivity and specificity of AFP assays range between 41%–65% and 80%–90%, respectively, and the sensitivity is lower when AFP is used to detect early-stage HCC</w:t>
      </w:r>
      <w:r w:rsidRPr="000459D8">
        <w:rPr>
          <w:rFonts w:ascii="Book Antiqua" w:hAnsi="Book Antiqua"/>
        </w:rPr>
        <w:fldChar w:fldCharType="begin">
          <w:fldData xml:space="preserve">PEVuZE5vdGU+PENpdGU+PEF1dGhvcj5GYXJpbmF0aTwvQXV0aG9yPjxZZWFyPjIwMDY8L1llYXI+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1MjQt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GYXJpbmF0aTwvQXV0aG9yPjxZZWFyPjIwMDY8L1llYXI+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1MjQt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8" w:tooltip="Farinati, 2006 #8" w:history="1">
        <w:r w:rsidRPr="000459D8">
          <w:rPr>
            <w:rFonts w:ascii="Book Antiqua" w:hAnsi="Book Antiqua"/>
            <w:noProof/>
            <w:vertAlign w:val="superscript"/>
          </w:rPr>
          <w:t>8</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xml:space="preserve">. Therefore, novel serum biomarkers that detect HCC before symptoms are apparent </w:t>
      </w:r>
      <w:bookmarkStart w:id="9" w:name="OLE_LINK13"/>
      <w:bookmarkStart w:id="10" w:name="OLE_LINK14"/>
      <w:r w:rsidRPr="000459D8">
        <w:rPr>
          <w:rFonts w:ascii="Book Antiqua" w:hAnsi="Book Antiqua"/>
        </w:rPr>
        <w:t>are urgently required.</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The immune system is the first line of defense against pathogens. During the earliest stage of tumorigenesis,</w:t>
      </w:r>
      <w:bookmarkEnd w:id="9"/>
      <w:bookmarkEnd w:id="10"/>
      <w:r w:rsidRPr="000459D8">
        <w:rPr>
          <w:rFonts w:ascii="Book Antiqua" w:hAnsi="Book Antiqua"/>
        </w:rPr>
        <w:t xml:space="preserve"> proteins released by tumor cells, or peptides at the surface of tumor cells, can elicit humoral immune responses against the tumor and are therefore called tumor-associated antigens (TAAs). The production of TAAs is not completely understood. The proteins are likely mutated, overexpressed, posttranslationally modified, misfolded, aberrantly cleaved, or aberrantly localized in tumor cells</w:t>
      </w:r>
      <w:r w:rsidRPr="000459D8">
        <w:rPr>
          <w:rFonts w:ascii="Book Antiqua" w:hAnsi="Book Antiqua"/>
        </w:rPr>
        <w:fldChar w:fldCharType="begin"/>
      </w:r>
      <w:r w:rsidRPr="000459D8">
        <w:rPr>
          <w:rFonts w:ascii="Book Antiqua" w:hAnsi="Book Antiqua"/>
        </w:rPr>
        <w:instrText xml:space="preserve"> ADDIN EN.CITE &lt;EndNote&gt;&lt;Cite&gt;&lt;Author&gt;Casiano&lt;/Author&gt;&lt;Year&gt;2006&lt;/Year&gt;&lt;RecNum&gt;349&lt;/RecNum&gt;&lt;DisplayText&gt;&lt;style face="superscript"&gt;[9]&lt;/style&gt;&lt;/DisplayText&gt;&lt;record&gt;&lt;rec-number&gt;349&lt;/rec-number&gt;&lt;foreign-keys&gt;&lt;key app="EN" db-id="dtexwpzrb05x09ewstrvers4ppwpwws52x5t"&gt;349&lt;/key&gt;&lt;/foreign-keys&gt;&lt;ref-type name="Journal Article"&gt;17&lt;/ref-type&gt;&lt;contributors&gt;&lt;authors&gt;&lt;author&gt;Casiano, C. A.&lt;/author&gt;&lt;author&gt;Mediavilla-Varela, M.&lt;/author&gt;&lt;author&gt;Tan, E. M.&lt;/author&gt;&lt;/authors&gt;&lt;/contributors&gt;&lt;auth-address&gt;Center for Health Disparities Research and Department of Biochemistry and Microbiology, Loma Linda University School of Medicine, California 92350, USA. ccasiano@llu.edu&lt;/auth-address&gt;&lt;titles&gt;&lt;title&gt;Tumor-associated antigen arrays for the serological diagnosis of cancer&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1745-59&lt;/pages&gt;&lt;volume&gt;5&lt;/volume&gt;&lt;number&gt;10&lt;/number&gt;&lt;keywords&gt;&lt;keyword&gt;Antigens, Neoplasm/*immunology&lt;/keyword&gt;&lt;keyword&gt;Autoantibodies/*analysis/*immunology&lt;/keyword&gt;&lt;keyword&gt;Autoantigens/*immunology&lt;/keyword&gt;&lt;keyword&gt;Humans&lt;/keyword&gt;&lt;keyword&gt;Neoplasms/*blood/*diagnosis/immunology&lt;/keyword&gt;&lt;keyword&gt;Protein Array Analysis/*methods&lt;/keyword&gt;&lt;keyword&gt;Reproducibility of Results&lt;/keyword&gt;&lt;/keywords&gt;&lt;dates&gt;&lt;year&gt;2006&lt;/year&gt;&lt;pub-dates&gt;&lt;date&gt;Oct&lt;/date&gt;&lt;/pub-dates&gt;&lt;/dates&gt;&lt;isbn&gt;1535-9476 (Print)&amp;#xD;1535-9476 (Linking)&lt;/isbn&gt;&lt;accession-num&gt;16733262&lt;/accession-num&gt;&lt;urls&gt;&lt;related-urls&gt;&lt;url&gt;http://www.ncbi.nlm.nih.gov/pubmed/16733262&lt;/url&gt;&lt;/related-urls&gt;&lt;/urls&gt;&lt;custom2&gt;2790463&lt;/custom2&gt;&lt;electronic-resource-num&gt;10.1074/mcp.R600010-MCP200&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9" w:tooltip="Casiano, 2006 #349" w:history="1">
        <w:r w:rsidRPr="000459D8">
          <w:rPr>
            <w:rFonts w:ascii="Book Antiqua" w:hAnsi="Book Antiqua"/>
            <w:noProof/>
            <w:vertAlign w:val="superscript"/>
          </w:rPr>
          <w:t>9</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herefore, autoantibodies against TAAs are readily isolated, because they are secreted, and their titers increase in response to robust biological amplification of TAAs. Most important, TAAs can be detected before the clinical diagnosis of cancer. Further, unlike polypeptides, antibodies are highly stable in serum and are not proteolyzed. The half-life of TAAs in the bloodstream ranges between 7–30 d, depending on the subclass of immunoglobulin, and may persist for as long as the immunizing autoantigen, which simplifies sample preparation</w:t>
      </w:r>
      <w:r w:rsidRPr="000459D8">
        <w:rPr>
          <w:rFonts w:ascii="Book Antiqua" w:hAnsi="Book Antiqua"/>
        </w:rPr>
        <w:fldChar w:fldCharType="begin"/>
      </w:r>
      <w:r w:rsidRPr="000459D8">
        <w:rPr>
          <w:rFonts w:ascii="Book Antiqua" w:hAnsi="Book Antiqua"/>
        </w:rPr>
        <w:instrText xml:space="preserve"> ADDIN EN.CITE &lt;EndNote&gt;&lt;Cite&gt;&lt;Author&gt;Lacombe&lt;/Author&gt;&lt;Year&gt;2014&lt;/Year&gt;&lt;RecNum&gt;735&lt;/RecNum&gt;&lt;DisplayText&gt;&lt;style face="superscript"&gt;[10]&lt;/style&gt;&lt;/DisplayText&gt;&lt;record&gt;&lt;rec-number&gt;735&lt;/rec-number&gt;&lt;foreign-keys&gt;&lt;key app="EN" db-id="dtexwpzrb05x09ewstrvers4ppwpwws52x5t"&gt;735&lt;/key&gt;&lt;/foreign-keys&gt;&lt;ref-type name="Journal Article"&gt;17&lt;/ref-type&gt;&lt;contributors&gt;&lt;authors&gt;&lt;author&gt;Lacombe, J.&lt;/author&gt;&lt;author&gt;Mange, A.&lt;/author&gt;&lt;author&gt;Solassol, J.&lt;/author&gt;&lt;/authors&gt;&lt;/contributors&gt;&lt;auth-address&gt;INSERM-U896, Montpellier Cancer Research Institute (IRCM), 34298 Montpellier Cedex 5, France.&amp;#xD;Department of Biopathology, CHU Montpellier, 34295 Montpellier Cedex 5, France ; University of Montpellier I, 34000 Montpellier, France ; Montpellier Cancer Institute (ICM), Department of Clinical Oncoproteomics, 34298 Montpellier Cedex 5, France.&lt;/auth-address&gt;&lt;titles&gt;&lt;title&gt;Use of Autoantibodies to Detect the Onset of Breast Cancer&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574981&lt;/pages&gt;&lt;volume&gt;2014&lt;/volume&gt;&lt;dates&gt;&lt;year&gt;2014&lt;/year&gt;&lt;/dates&gt;&lt;isbn&gt;2314-7156 (Electronic)&amp;#xD;2314-7156 (Linking)&lt;/isbn&gt;&lt;accession-num&gt;25143958&lt;/accession-num&gt;&lt;urls&gt;&lt;related-urls&gt;&lt;url&gt;http://www.ncbi.nlm.nih.gov/pubmed/25143958&lt;/url&gt;&lt;/related-urls&gt;&lt;/urls&gt;&lt;custom2&gt;4131063&lt;/custom2&gt;&lt;electronic-resource-num&gt;10.1155/2014/574981&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10" w:tooltip="Lacombe, 2014 #735" w:history="1">
        <w:r w:rsidRPr="000459D8">
          <w:rPr>
            <w:rFonts w:ascii="Book Antiqua" w:hAnsi="Book Antiqua"/>
            <w:noProof/>
            <w:vertAlign w:val="superscript"/>
          </w:rPr>
          <w:t>10</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hus, detection of anti-TAA autoantibodies will be easier than detecting TAAs themselves, suggesting that the measurement of anti-TAA antibodies may offer the potential to improve upon assays employing conventional biomarkers</w:t>
      </w:r>
      <w:r w:rsidRPr="000459D8">
        <w:rPr>
          <w:rFonts w:ascii="Book Antiqua" w:hAnsi="Book Antiqua"/>
        </w:rPr>
        <w:fldChar w:fldCharType="begin"/>
      </w:r>
      <w:r w:rsidRPr="000459D8">
        <w:rPr>
          <w:rFonts w:ascii="Book Antiqua" w:hAnsi="Book Antiqua"/>
        </w:rPr>
        <w:instrText xml:space="preserve"> ADDIN EN.CITE &lt;EndNote&gt;&lt;Cite&gt;&lt;Author&gt;Tan&lt;/Author&gt;&lt;Year&gt;2009&lt;/Year&gt;&lt;RecNum&gt;11&lt;/RecNum&gt;&lt;DisplayText&gt;&lt;style face="superscript"&gt;[11]&lt;/style&gt;&lt;/DisplayText&gt;&lt;record&gt;&lt;rec-number&gt;11&lt;/rec-number&gt;&lt;foreign-keys&gt;&lt;key app="EN" db-id="edzavpw9tp9t9setvfypwzagzzpfwr0zx2rz"&gt;11&lt;/key&gt;&lt;/foreign-keys&gt;&lt;ref-type name="Journal Article"&gt;17&lt;/ref-type&gt;&lt;contributors&gt;&lt;authors&gt;&lt;author&gt;Tan, H. T.&lt;/author&gt;&lt;author&gt;Low, J.&lt;/author&gt;&lt;author&gt;Lim, S. G.&lt;/author&gt;&lt;author&gt;Chung, M. C.&lt;/author&gt;&lt;/authors&gt;&lt;/contributors&gt;&lt;auth-address&gt;Department of Biological Sciences, Faculty of Science, National University of Singapore, Singapore.&lt;/auth-address&gt;&lt;titles&gt;&lt;title&gt;Serum autoantibodies as biomarkers for early cancer detect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6880-904&lt;/pages&gt;&lt;volume&gt;276&lt;/volume&gt;&lt;number&gt;23&lt;/number&gt;&lt;keywords&gt;&lt;keyword&gt;Animals&lt;/keyword&gt;&lt;keyword&gt;Autoantibodies/*blood/chemistry/immunology&lt;/keyword&gt;&lt;keyword&gt;Early Detection of Cancer/*methods&lt;/keyword&gt;&lt;keyword&gt;Electrophoresis, Gel, Two-Dimensional&lt;/keyword&gt;&lt;keyword&gt;Humans&lt;/keyword&gt;&lt;keyword&gt;Neoplasms/*diagnosis/immunology&lt;/keyword&gt;&lt;keyword&gt;Protein Array Analysis&lt;/keyword&gt;&lt;keyword&gt;Proteomics/*methods&lt;/keyword&gt;&lt;keyword&gt;Sensitivity and Specificity&lt;/keyword&gt;&lt;keyword&gt;Tumor Markers, Biological/*blood/chemistry/immunology&lt;/keyword&gt;&lt;/keywords&gt;&lt;dates&gt;&lt;year&gt;2009&lt;/year&gt;&lt;pub-dates&gt;&lt;date&gt;Dec&lt;/date&gt;&lt;/pub-dates&gt;&lt;/dates&gt;&lt;isbn&gt;1742-4658 (Electronic)&amp;#xD;1742-464X (Linking)&lt;/isbn&gt;&lt;accession-num&gt;19860826&lt;/accession-num&gt;&lt;urls&gt;&lt;related-urls&gt;&lt;url&gt;http://www.ncbi.nlm.nih.gov/pubmed/19860826&lt;/url&gt;&lt;/related-urls&gt;&lt;/urls&gt;&lt;electronic-resource-num&gt;10.1111/j.1742-4658.2009.07396.x&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11" w:tooltip="Tan, 2009 #11" w:history="1">
        <w:r w:rsidRPr="000459D8">
          <w:rPr>
            <w:rFonts w:ascii="Book Antiqua" w:hAnsi="Book Antiqua"/>
            <w:noProof/>
            <w:vertAlign w:val="superscript"/>
          </w:rPr>
          <w:t>11</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xml:space="preserve">. For example, Li </w:t>
      </w:r>
      <w:r w:rsidRPr="000459D8">
        <w:rPr>
          <w:rFonts w:ascii="Book Antiqua" w:hAnsi="Book Antiqua"/>
          <w:i/>
        </w:rPr>
        <w:t>et al</w:t>
      </w:r>
      <w:r w:rsidRPr="000459D8">
        <w:rPr>
          <w:rFonts w:ascii="Book Antiqua" w:hAnsi="Book Antiqua"/>
        </w:rPr>
        <w:fldChar w:fldCharType="begin">
          <w:fldData xml:space="preserve">PEVuZE5vdGU+PENpdGU+PEF1dGhvcj5MaTwvQXV0aG9yPjxZZWFyPjIwMTI8L1llYXI+PFJlY051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MaTwvQXV0aG9yPjxZZWFyPjIwMTI8L1llYXI+PFJlY051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12" w:tooltip="Li, 2012 #736" w:history="1">
        <w:r w:rsidRPr="000459D8">
          <w:rPr>
            <w:rFonts w:ascii="Book Antiqua" w:hAnsi="Book Antiqua"/>
            <w:noProof/>
            <w:vertAlign w:val="superscript"/>
          </w:rPr>
          <w:t>12</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xml:space="preserve"> reported that the elevated levels of serum antibodies against insulin-like growth factor-binding protein-2 allowed detection of early-stage cancers.</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In this review, we discuss advances in research on autoantibodies against TAAs as biomarkers for the detection of HCC, with particular focus on the mechanism of the production of TAAs and the association of autoantibodies with clinical parameters.</w:t>
      </w:r>
    </w:p>
    <w:p w:rsidR="0041571A" w:rsidRPr="000459D8" w:rsidRDefault="0041571A" w:rsidP="000459D8">
      <w:pPr>
        <w:adjustRightInd w:val="0"/>
        <w:snapToGrid w:val="0"/>
        <w:ind w:firstLineChars="150" w:firstLine="360"/>
        <w:rPr>
          <w:rFonts w:ascii="Book Antiqua" w:hAnsi="Book Antiqua"/>
        </w:rPr>
      </w:pPr>
    </w:p>
    <w:p w:rsidR="0041571A" w:rsidRPr="000459D8" w:rsidRDefault="0041571A" w:rsidP="00B452AC">
      <w:pPr>
        <w:adjustRightInd w:val="0"/>
        <w:snapToGrid w:val="0"/>
        <w:rPr>
          <w:rFonts w:ascii="Book Antiqua" w:hAnsi="Book Antiqua"/>
          <w:b/>
          <w:bCs/>
        </w:rPr>
      </w:pPr>
      <w:r w:rsidRPr="000459D8">
        <w:rPr>
          <w:rFonts w:ascii="Book Antiqua" w:hAnsi="Book Antiqua"/>
          <w:b/>
          <w:bCs/>
        </w:rPr>
        <w:t>ANTI-TAA AUTOANTIBODIES IDENTIFIED IN PATIENTS WITH HCC</w:t>
      </w:r>
    </w:p>
    <w:p w:rsidR="0041571A" w:rsidRPr="000459D8" w:rsidRDefault="0041571A" w:rsidP="00B452AC">
      <w:pPr>
        <w:pStyle w:val="ListParagraph"/>
        <w:adjustRightInd w:val="0"/>
        <w:snapToGrid w:val="0"/>
        <w:ind w:firstLineChars="0" w:firstLine="0"/>
        <w:rPr>
          <w:rFonts w:ascii="Book Antiqua" w:hAnsi="Book Antiqua"/>
        </w:rPr>
      </w:pPr>
      <w:r w:rsidRPr="000459D8">
        <w:rPr>
          <w:rFonts w:ascii="Book Antiqua" w:hAnsi="Book Antiqua"/>
        </w:rPr>
        <w:t>The number of reports of TAAs in patients with HCC has recently increased. The main TAAs reported since 1993 are listed in Table 1. Among them, the tumor suppressor protein p53 is one of the most highly immunogenic TAAs identified to date. The prevalence of serum anti-p53 antibodies among HCC patients ranges from 12.2%–73.07%</w:t>
      </w:r>
      <w:r w:rsidRPr="000459D8">
        <w:rPr>
          <w:rFonts w:ascii="Book Antiqua" w:hAnsi="Book Antiqua"/>
        </w:rPr>
        <w:fldChar w:fldCharType="begin">
          <w:fldData xml:space="preserve">PEVuZE5vdGU+PENpdGU+PEF1dGhvcj5Ba2VyZTwvQXV0aG9yPjxZZWFyPjIwMDc8L1llYXI+PFJl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Ba2VyZTwvQXV0aG9yPjxZZWFyPjIwMDc8L1llYXI+PFJl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13" w:tooltip="Akere, 2007 #60" w:history="1">
        <w:r w:rsidRPr="000459D8">
          <w:rPr>
            <w:rFonts w:ascii="Book Antiqua" w:hAnsi="Book Antiqua"/>
            <w:noProof/>
            <w:vertAlign w:val="superscript"/>
          </w:rPr>
          <w:t>13-15</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he reasons for the differences are unknown but may be caused by unidentified biological and geographical differences in study populations. Except for HCC, antibodies against p53 are present in patients with many types of cancer and may provide a tool for detection of cancer recurrence</w:t>
      </w:r>
      <w:r w:rsidRPr="000459D8">
        <w:rPr>
          <w:rFonts w:ascii="Book Antiqua" w:hAnsi="Book Antiqua"/>
        </w:rPr>
        <w:fldChar w:fldCharType="begin"/>
      </w:r>
      <w:r w:rsidRPr="000459D8">
        <w:rPr>
          <w:rFonts w:ascii="Book Antiqua" w:hAnsi="Book Antiqua"/>
        </w:rPr>
        <w:instrText xml:space="preserve"> ADDIN EN.CITE &lt;EndNote&gt;&lt;Cite&gt;&lt;Author&gt;Reuschenbach&lt;/Author&gt;&lt;Year&gt;2009&lt;/Year&gt;&lt;RecNum&gt;734&lt;/RecNum&gt;&lt;DisplayText&gt;&lt;style face="superscript"&gt;[16]&lt;/style&gt;&lt;/DisplayText&gt;&lt;record&gt;&lt;rec-number&gt;734&lt;/rec-number&gt;&lt;foreign-keys&gt;&lt;key app="EN" db-id="dtexwpzrb05x09ewstrvers4ppwpwws52x5t"&gt;734&lt;/key&gt;&lt;/foreign-keys&gt;&lt;ref-type name="Journal Article"&gt;17&lt;/ref-type&gt;&lt;contributors&gt;&lt;authors&gt;&lt;author&gt;Reuschenbach, M.&lt;/author&gt;&lt;author&gt;von Knebel Doeberitz, M.&lt;/author&gt;&lt;author&gt;Wentzensen, N.&lt;/author&gt;&lt;/authors&gt;&lt;/contributors&gt;&lt;auth-address&gt;Department of Applied Tumor Biology, Institute of Pathology, University of Heidelberg, Im Neuenheimer Feld 220, 69120, Heidelberg, Germany. miriam.reuschenbach@med.uni-heidelberg.de&lt;/auth-address&gt;&lt;titles&gt;&lt;title&gt;A systematic review of humoral immune responses against tumor antigens&lt;/title&gt;&lt;secondary-title&gt;Cancer Immunol Immunother&lt;/secondary-title&gt;&lt;alt-title&gt;Cancer immunology, immunotherapy : CII&lt;/alt-title&gt;&lt;/titles&gt;&lt;periodical&gt;&lt;full-title&gt;Cancer Immunol Immunother&lt;/full-title&gt;&lt;abbr-1&gt;Cancer immunology, immunotherapy : CII&lt;/abbr-1&gt;&lt;/periodical&gt;&lt;alt-periodical&gt;&lt;full-title&gt;Cancer Immunol Immunother&lt;/full-title&gt;&lt;abbr-1&gt;Cancer immunology, immunotherapy : CII&lt;/abbr-1&gt;&lt;/alt-periodical&gt;&lt;pages&gt;1535-44&lt;/pages&gt;&lt;volume&gt;58&lt;/volume&gt;&lt;number&gt;10&lt;/number&gt;&lt;keywords&gt;&lt;keyword&gt;Animals&lt;/keyword&gt;&lt;keyword&gt;Antibodies, Neoplasm/*blood&lt;/keyword&gt;&lt;keyword&gt;Antibody Formation&lt;/keyword&gt;&lt;keyword&gt;Antigens, Neoplasm/*immunology&lt;/keyword&gt;&lt;keyword&gt;Autoantibodies/*blood&lt;/keyword&gt;&lt;keyword&gt;Humans&lt;/keyword&gt;&lt;keyword&gt;Neoplasm Proteins/*immunology&lt;/keyword&gt;&lt;keyword&gt;Neoplasms/*immunology&lt;/keyword&gt;&lt;/keywords&gt;&lt;dates&gt;&lt;year&gt;2009&lt;/year&gt;&lt;pub-dates&gt;&lt;date&gt;Oct&lt;/date&gt;&lt;/pub-dates&gt;&lt;/dates&gt;&lt;isbn&gt;1432-0851 (Electronic)&amp;#xD;0340-7004 (Linking)&lt;/isbn&gt;&lt;accession-num&gt;19562338&lt;/accession-num&gt;&lt;urls&gt;&lt;related-urls&gt;&lt;url&gt;http://www.ncbi.nlm.nih.gov/pubmed/19562338&lt;/url&gt;&lt;/related-urls&gt;&lt;/urls&gt;&lt;custom2&gt;2782676&lt;/custom2&gt;&lt;electronic-resource-num&gt;10.1007/s00262-009-0733-4&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16" w:tooltip="Reuschenbach, 2009 #734" w:history="1">
        <w:r w:rsidRPr="000459D8">
          <w:rPr>
            <w:rFonts w:ascii="Book Antiqua" w:hAnsi="Book Antiqua"/>
            <w:noProof/>
            <w:vertAlign w:val="superscript"/>
          </w:rPr>
          <w:t>16</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The insulin-like growth factor mRNA-binding (IMP) family member IMP2 binds to mRNA and regulates translation of the mRNA that encodes insulin-like growth factor 2 and is frequently reported as a TAA in patients with HCC</w:t>
      </w:r>
      <w:r w:rsidRPr="000459D8">
        <w:rPr>
          <w:rFonts w:ascii="Book Antiqua" w:hAnsi="Book Antiqua"/>
        </w:rPr>
        <w:fldChar w:fldCharType="begin">
          <w:fldData xml:space="preserve">PEVuZE5vdGU+PENpdGU+PEF1dGhvcj5TdTwvQXV0aG9yPjxZZWFyPjIwMDU8L1llYXI+PFJlY051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zMTEtNzwvcGFnZXM+PHZvbHVtZT4yNjwvdm9sdW1lPjxudW1iZXI+MjwvbnVtYmVy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TdTwvQXV0aG9yPjxZZWFyPjIwMDU8L1llYXI+PFJlY051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zMTEtNzwvcGFnZXM+PHZvbHVtZT4yNjwvdm9sdW1lPjxudW1iZXI+MjwvbnVtYmVy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17" w:tooltip="Su, 2005 #70" w:history="1">
        <w:r w:rsidRPr="000459D8">
          <w:rPr>
            <w:rFonts w:ascii="Book Antiqua" w:hAnsi="Book Antiqua"/>
            <w:noProof/>
            <w:vertAlign w:val="superscript"/>
          </w:rPr>
          <w:t>17-19</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Members of the IMP family are oncofetal proteins, which disappear from all tissues soon after birth but are frequently re-expressed during the malignant transformation of numerous cell types. IMP2 was first identified as a TAA for HCC. An autoantibody against IMP2 is present in 21% of patients with HCC patients, but is undetectable in precursors such as chronic hepatitis and liver cirrhosis</w:t>
      </w:r>
      <w:r w:rsidRPr="000459D8">
        <w:rPr>
          <w:rFonts w:ascii="Book Antiqua" w:hAnsi="Book Antiqua"/>
        </w:rPr>
        <w:fldChar w:fldCharType="begin">
          <w:fldData xml:space="preserve">PEVuZE5vdGU+PENpdGU+PEF1dGhvcj5aaGFuZzwvQXV0aG9yPjxZZWFyPjE5OTk8L1llYXI+PFJl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MTAxLTEw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aaGFuZzwvQXV0aG9yPjxZZWFyPjE5OTk8L1llYXI+PFJl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MTAxLTEw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0" w:tooltip="Zhang, 1999 #20" w:history="1">
        <w:r w:rsidRPr="000459D8">
          <w:rPr>
            <w:rFonts w:ascii="Book Antiqua" w:hAnsi="Book Antiqua"/>
            <w:noProof/>
            <w:vertAlign w:val="superscript"/>
          </w:rPr>
          <w:t>20</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Elevated levels of autoantibodies to CRT</w:t>
      </w:r>
      <w:r w:rsidRPr="000459D8">
        <w:rPr>
          <w:rFonts w:ascii="Book Antiqua" w:hAnsi="Book Antiqua"/>
        </w:rPr>
        <w:fldChar w:fldCharType="begin">
          <w:fldData xml:space="preserve">PEVuZE5vdGU+PENpdGU+PEF1dGhvcj5QZWthcmlrb3ZhPC9BdXRob3I+PFllYXI+MjAxMDwvWWVh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QZWthcmlrb3ZhPC9BdXRob3I+PFllYXI+MjAxMDwvWWVh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1" w:tooltip="Pekarikova, 2010 #45" w:history="1">
        <w:r w:rsidRPr="000459D8">
          <w:rPr>
            <w:rFonts w:ascii="Book Antiqua" w:hAnsi="Book Antiqua"/>
            <w:noProof/>
            <w:vertAlign w:val="superscript"/>
          </w:rPr>
          <w:t>21</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cyclin B1</w:t>
      </w:r>
      <w:r w:rsidRPr="000459D8">
        <w:rPr>
          <w:rFonts w:ascii="Book Antiqua" w:hAnsi="Book Antiqua"/>
        </w:rPr>
        <w:fldChar w:fldCharType="begin"/>
      </w:r>
      <w:r w:rsidRPr="000459D8">
        <w:rPr>
          <w:rFonts w:ascii="Book Antiqua" w:hAnsi="Book Antiqua"/>
        </w:rPr>
        <w:instrText xml:space="preserve"> ADDIN EN.CITE &lt;EndNote&gt;&lt;Cite&gt;&lt;Author&gt;Covini&lt;/Author&gt;&lt;Year&gt;1997&lt;/Year&gt;&lt;RecNum&gt;91&lt;/RecNum&gt;&lt;DisplayText&gt;&lt;style face="superscript"&gt;[22]&lt;/style&gt;&lt;/DisplayText&gt;&lt;record&gt;&lt;rec-number&gt;91&lt;/rec-number&gt;&lt;foreign-keys&gt;&lt;key app="EN" db-id="dtexwpzrb05x09ewstrvers4ppwpwws52x5t"&gt;91&lt;/key&gt;&lt;/foreign-keys&gt;&lt;ref-type name="Journal Article"&gt;17&lt;/ref-type&gt;&lt;contributors&gt;&lt;authors&gt;&lt;author&gt;Covini, G.&lt;/author&gt;&lt;author&gt;Chan, E. K.&lt;/author&gt;&lt;author&gt;Nishioka, M.&lt;/author&gt;&lt;author&gt;Morshed, S. A.&lt;/author&gt;&lt;author&gt;Reed, S. I.&lt;/author&gt;&lt;author&gt;Tan, E. M.&lt;/author&gt;&lt;/authors&gt;&lt;/contributors&gt;&lt;auth-address&gt;W. M. Keck Autoimmune Disease Center, Department of Molecular &amp;amp; Experimental Medicine, The Scripps Research Institute, La Jolla, CA 92037, USA.&lt;/auth-address&gt;&lt;titles&gt;&lt;title&gt;Immune response to cyclin B1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5-80&lt;/pages&gt;&lt;volume&gt;25&lt;/volume&gt;&lt;number&gt;1&lt;/number&gt;&lt;keywords&gt;&lt;keyword&gt;Animals&lt;/keyword&gt;&lt;keyword&gt;Autoantibodies/*blood&lt;/keyword&gt;&lt;keyword&gt;Carcinoma, Hepatocellular/*immunology&lt;/keyword&gt;&lt;keyword&gt;*Cyclin B&lt;/keyword&gt;&lt;keyword&gt;Cyclin B1&lt;/keyword&gt;&lt;keyword&gt;Cyclins/*immunology&lt;/keyword&gt;&lt;keyword&gt;Genes, p53&lt;/keyword&gt;&lt;keyword&gt;Humans&lt;/keyword&gt;&lt;keyword&gt;Immunoblotting&lt;/keyword&gt;&lt;keyword&gt;Liver Neoplasms/*immunology&lt;/keyword&gt;&lt;keyword&gt;Molecular Weight&lt;/keyword&gt;&lt;keyword&gt;Mutation&lt;/keyword&gt;&lt;keyword&gt;Rabbits&lt;/keyword&gt;&lt;/keywords&gt;&lt;dates&gt;&lt;year&gt;1997&lt;/year&gt;&lt;pub-dates&gt;&lt;date&gt;Jan&lt;/date&gt;&lt;/pub-dates&gt;&lt;/dates&gt;&lt;isbn&gt;0270-9139 (Print)&amp;#xD;0270-9139 (Linking)&lt;/isbn&gt;&lt;accession-num&gt;8985268&lt;/accession-num&gt;&lt;urls&gt;&lt;related-urls&gt;&lt;url&gt;http://www.ncbi.nlm.nih.gov/pubmed/8985268&lt;/url&gt;&lt;/related-urls&gt;&lt;/urls&gt;&lt;electronic-resource-num&gt;10.1002/hep.510250114&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22" w:tooltip="Covini, 1997 #91" w:history="1">
        <w:r w:rsidRPr="000459D8">
          <w:rPr>
            <w:rFonts w:ascii="Book Antiqua" w:hAnsi="Book Antiqua"/>
            <w:noProof/>
            <w:vertAlign w:val="superscript"/>
          </w:rPr>
          <w:t>22</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centromere protein F (CENPF)</w:t>
      </w:r>
      <w:r w:rsidRPr="000459D8">
        <w:rPr>
          <w:rFonts w:ascii="Book Antiqua" w:hAnsi="Book Antiqua"/>
        </w:rPr>
        <w:fldChar w:fldCharType="begin">
          <w:fldData xml:space="preserve">PEVuZE5vdGU+PENpdGU+PEF1dGhvcj5aaGFuZzwvQXV0aG9yPjxZZWFyPjIwMDE8L1llYXI+PFJl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y05PC9wYWdlcz48dm9sdW1lPjEy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aaGFuZzwvQXV0aG9yPjxZZWFyPjIwMDE8L1llYXI+PFJl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y05PC9wYWdlcz48dm9sdW1lPjEy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3" w:tooltip="Zhang, 2001 #23" w:history="1">
        <w:r w:rsidRPr="000459D8">
          <w:rPr>
            <w:rFonts w:ascii="Book Antiqua" w:hAnsi="Book Antiqua"/>
            <w:noProof/>
            <w:vertAlign w:val="superscript"/>
          </w:rPr>
          <w:t>23</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and survivin</w:t>
      </w:r>
      <w:r w:rsidRPr="000459D8">
        <w:rPr>
          <w:rFonts w:ascii="Book Antiqua" w:hAnsi="Book Antiqua"/>
        </w:rPr>
        <w:fldChar w:fldCharType="begin">
          <w:fldData xml:space="preserve">PEVuZE5vdGU+PENpdGU+PEF1dGhvcj5aaGFuZzwvQXV0aG9yPjxZZWFyPjIwMDM8L1llYXI+PFJl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MTM2LTQzPC9wYWdlcz48dm9sdW1lPjEyPC92b2x1bWU+PG51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aaGFuZzwvQXV0aG9yPjxZZWFyPjIwMDM8L1llYXI+PFJl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MTM2LTQzPC9wYWdlcz48dm9sdW1lPjEyPC92b2x1bWU+PG51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4" w:tooltip="Zhang, 2003 #24" w:history="1">
        <w:r w:rsidRPr="000459D8">
          <w:rPr>
            <w:rFonts w:ascii="Book Antiqua" w:hAnsi="Book Antiqua"/>
            <w:noProof/>
            <w:vertAlign w:val="superscript"/>
          </w:rPr>
          <w:t>24</w:t>
        </w:r>
      </w:hyperlink>
      <w:r w:rsidRPr="000459D8">
        <w:rPr>
          <w:rFonts w:ascii="Book Antiqua" w:hAnsi="Book Antiqua"/>
          <w:noProof/>
          <w:vertAlign w:val="superscript"/>
        </w:rPr>
        <w:t>,</w:t>
      </w:r>
      <w:hyperlink w:anchor="_ENREF_25" w:tooltip="Yagihashi, 2005 #67" w:history="1">
        <w:r w:rsidRPr="000459D8">
          <w:rPr>
            <w:rFonts w:ascii="Book Antiqua" w:hAnsi="Book Antiqua"/>
            <w:noProof/>
            <w:vertAlign w:val="superscript"/>
          </w:rPr>
          <w:t>25</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xml:space="preserve"> are frequently detected in the sera of patients with HCC. However, no autoantibody binds its immunogen with enough sensitivity to detect HCC</w:t>
      </w:r>
      <w:r w:rsidRPr="000459D8">
        <w:rPr>
          <w:rFonts w:ascii="Book Antiqua" w:hAnsi="Book Antiqua"/>
        </w:rPr>
        <w:fldChar w:fldCharType="begin"/>
      </w:r>
      <w:r w:rsidRPr="000459D8">
        <w:rPr>
          <w:rFonts w:ascii="Book Antiqua" w:hAnsi="Book Antiqua"/>
        </w:rPr>
        <w:instrText xml:space="preserve"> ADDIN EN.CITE &lt;EndNote&gt;&lt;Cite&gt;&lt;Author&gt;Dai&lt;/Author&gt;&lt;Year&gt;2013&lt;/Year&gt;&lt;RecNum&gt;26&lt;/RecNum&gt;&lt;DisplayText&gt;&lt;style face="superscript"&gt;[26]&lt;/style&gt;&lt;/DisplayText&gt;&lt;record&gt;&lt;rec-number&gt;26&lt;/rec-number&gt;&lt;foreign-keys&gt;&lt;key app="EN" db-id="edzavpw9tp9t9setvfypwzagzzpfwr0zx2rz"&gt;26&lt;/key&gt;&lt;/foreign-keys&gt;&lt;ref-type name="Journal Article"&gt;17&lt;/ref-type&gt;&lt;contributors&gt;&lt;authors&gt;&lt;author&gt;Dai, L.&lt;/author&gt;&lt;author&gt;Lei, N.&lt;/author&gt;&lt;author&gt;Liu, M.&lt;/author&gt;&lt;author&gt;Zhang, J. Y.&lt;/author&gt;&lt;/authors&gt;&lt;/contributors&gt;&lt;auth-address&gt;Department of Biological Sciences, The University of Texas at El Paso, El Paso, TX 79968, USA. jzhang@utep.edu.&lt;/auth-address&gt;&lt;titles&gt;&lt;title&gt;Autoantibodies to tumor-associated antigens as biomarkers in human hepatocellular carcinoma (HCC)&lt;/title&gt;&lt;secondary-title&gt;Exp Hematol Oncol&lt;/secondary-title&gt;&lt;alt-title&gt;Experimental hematology &amp;amp; oncology&lt;/alt-title&gt;&lt;/titles&gt;&lt;periodical&gt;&lt;full-title&gt;Exp Hematol Oncol&lt;/full-title&gt;&lt;abbr-1&gt;Experimental hematology &amp;amp; oncology&lt;/abbr-1&gt;&lt;/periodical&gt;&lt;alt-periodical&gt;&lt;full-title&gt;Exp Hematol Oncol&lt;/full-title&gt;&lt;abbr-1&gt;Experimental hematology &amp;amp; oncology&lt;/abbr-1&gt;&lt;/alt-periodical&gt;&lt;pages&gt;15&lt;/pages&gt;&lt;volume&gt;2&lt;/volume&gt;&lt;number&gt;1&lt;/number&gt;&lt;keywords&gt;&lt;keyword&gt;</w:instrText>
      </w:r>
      <w:r w:rsidRPr="000459D8">
        <w:rPr>
          <w:rFonts w:ascii="Book Antiqua" w:hAnsi="Book Antiqua" w:hint="eastAsia"/>
        </w:rPr>
        <w:instrText>一个综述</w:instrText>
      </w:r>
      <w:r w:rsidRPr="000459D8">
        <w:rPr>
          <w:rFonts w:ascii="Book Antiqua" w:hAnsi="Book Antiqua"/>
        </w:rPr>
        <w:instrText>&lt;/keyword&gt;&lt;/keywords&gt;&lt;dates&gt;&lt;year&gt;2013&lt;/year&gt;&lt;/dates&gt;&lt;isbn&gt;2162-3619 (Electronic)&amp;#xD;2162-3619 (Linking)&lt;/isbn&gt;&lt;accession-num&gt;23687996&lt;/accession-num&gt;&lt;urls&gt;&lt;related-urls&gt;&lt;url&gt;http://www.ncbi.nlm.nih.gov/pubmed/23687996&lt;/url&gt;&lt;/related-urls&gt;&lt;/urls&gt;&lt;custom2&gt;3665485&lt;/custom2&gt;&lt;electronic-resource-num&gt;10.1186/2162-3619-2-15&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26" w:tooltip="Dai, 2013 #26" w:history="1">
        <w:r w:rsidRPr="000459D8">
          <w:rPr>
            <w:rFonts w:ascii="Book Antiqua" w:hAnsi="Book Antiqua"/>
            <w:noProof/>
            <w:vertAlign w:val="superscript"/>
          </w:rPr>
          <w:t>26</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o overcome this drawback, multi-autoantibody panels were applied to improve sensitivity. For example, Zhang and colleagues</w:t>
      </w:r>
      <w:r w:rsidRPr="000459D8">
        <w:rPr>
          <w:rFonts w:ascii="Book Antiqua" w:hAnsi="Book Antiqua"/>
        </w:rPr>
        <w:fldChar w:fldCharType="begin">
          <w:fldData xml:space="preserve">PEVuZE5vdGU+PENpdGU+PEF1dGhvcj5aaGFuZzwvQXV0aG9yPjxZZWFyPjIwMDc8L1llYXI+PFJl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A3LTE0PC9wYWdlcz48dm9sdW1lPjQ2PC92b2x1bWU+PG51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aaGFuZzwvQXV0aG9yPjxZZWFyPjIwMDc8L1llYXI+PFJl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A3LTE0PC9wYWdlcz48dm9sdW1lPjQ2PC92b2x1bWU+PG51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7" w:tooltip="Zhang, 2007 #27" w:history="1">
        <w:r w:rsidRPr="000459D8">
          <w:rPr>
            <w:rFonts w:ascii="Book Antiqua" w:hAnsi="Book Antiqua"/>
            <w:noProof/>
            <w:vertAlign w:val="superscript"/>
          </w:rPr>
          <w:t>27</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xml:space="preserve"> constructed an antigen microarray comprising IMP1, IMP2, IMP3, p53, c-myc, cyclin B1, survivin, and p16, and the results show that the frequency of antibody detection to any individual TAA of patients with HCC varied from 9.9%–21.8%. With the successive addition of TAAs of all eight antigens, there was a stepwise increase in positive antibody reactions, reaching a frequency of 59.8% in an entire cohort. This shows that a mini-array of eight TAAs enhanced antibody detection for the diagnosis of HCC. When Sui1 and RalA were added to the panel, the final cumulative prevalence of anti-TAA antibodies increased to 66.2% (51/77)</w:t>
      </w:r>
      <w:r w:rsidRPr="000459D8">
        <w:rPr>
          <w:rFonts w:ascii="Book Antiqua" w:hAnsi="Book Antiqua"/>
        </w:rPr>
        <w:fldChar w:fldCharType="begin">
          <w:fldData xml:space="preserve">PEVuZE5vdGU+PENpdGU+PEF1dGhvcj5DaGVuPC9BdXRob3I+PFllYXI+MjAxMDwvWWVhcj48UmVj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yLTk8L3BhZ2VzPjx2b2x1bWU+Mjg5PC92b2x1bWU+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DaGVuPC9BdXRob3I+PFllYXI+MjAxMDwvWWVhcj48UmVj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yLTk8L3BhZ2VzPjx2b2x1bWU+Mjg5PC92b2x1bWU+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8" w:tooltip="Chen, 2010 #28" w:history="1">
        <w:r w:rsidRPr="000459D8">
          <w:rPr>
            <w:rFonts w:ascii="Book Antiqua" w:hAnsi="Book Antiqua"/>
            <w:noProof/>
            <w:vertAlign w:val="superscript"/>
          </w:rPr>
          <w:t>28</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herefore, multi-autoantibody panels might be useful tools for HCC diagnosis.</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A feature of HCC is that antecedent liver cirrhosis and chronic hepatitis are common precursors, and 80%–90% of patients with cirrhosis develop HCC</w:t>
      </w:r>
      <w:r w:rsidRPr="000459D8">
        <w:rPr>
          <w:rFonts w:ascii="Book Antiqua" w:hAnsi="Book Antiqua"/>
        </w:rPr>
        <w:fldChar w:fldCharType="begin">
          <w:fldData xml:space="preserve">PEVuZE5vdGU+PENpdGU+PEF1dGhvcj5MbG92ZXQ8L0F1dGhvcj48WWVhcj4yMDAzPC9ZZWFyPjxS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5MDct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MDctMTc8L3BhZ2VzPjx2b2x1bWU+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MbG92ZXQ8L0F1dGhvcj48WWVhcj4yMDAzPC9ZZWFyPjxS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5MDct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MDctMTc8L3BhZ2VzPjx2b2x1bWU+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9" w:tooltip="Llovet, 2003 #727" w:history="1">
        <w:r w:rsidRPr="000459D8">
          <w:rPr>
            <w:rFonts w:ascii="Book Antiqua" w:hAnsi="Book Antiqua"/>
            <w:noProof/>
            <w:vertAlign w:val="superscript"/>
          </w:rPr>
          <w:t>29</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Autoantibodies to TAAs are detected during the transition to malignancy</w:t>
      </w:r>
      <w:r w:rsidRPr="000459D8">
        <w:rPr>
          <w:rFonts w:ascii="Book Antiqua" w:hAnsi="Book Antiqua"/>
        </w:rPr>
        <w:fldChar w:fldCharType="begin">
          <w:fldData xml:space="preserve">PEVuZE5vdGU+PENpdGU+PEF1dGhvcj5aaGFuZzwvQXV0aG9yPjxZZWFyPjIwMTA8L1llYXI+PFJl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aaGFuZzwvQXV0aG9yPjxZZWFyPjIwMTA8L1llYXI+PFJl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0" w:tooltip="Zhang, 2010 #30" w:history="1">
        <w:r w:rsidRPr="000459D8">
          <w:rPr>
            <w:rFonts w:ascii="Book Antiqua" w:hAnsi="Book Antiqua"/>
            <w:noProof/>
            <w:vertAlign w:val="superscript"/>
          </w:rPr>
          <w:t>30</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It was proposed that these antibody responses might be stimulated by cellular proteins that are involved in carcinogenesis. Thus, cirrhosis-associated autoantibodies can identify individuals at risk of developing HCC.</w:t>
      </w:r>
    </w:p>
    <w:p w:rsidR="0041571A" w:rsidRPr="000459D8" w:rsidRDefault="0041571A" w:rsidP="000459D8">
      <w:pPr>
        <w:adjustRightInd w:val="0"/>
        <w:snapToGrid w:val="0"/>
        <w:ind w:firstLineChars="100" w:firstLine="240"/>
        <w:rPr>
          <w:rFonts w:ascii="Book Antiqua" w:hAnsi="Book Antiqua"/>
        </w:rPr>
      </w:pPr>
    </w:p>
    <w:p w:rsidR="0041571A" w:rsidRPr="000459D8" w:rsidRDefault="0041571A" w:rsidP="00B452AC">
      <w:pPr>
        <w:adjustRightInd w:val="0"/>
        <w:snapToGrid w:val="0"/>
        <w:rPr>
          <w:rFonts w:ascii="Book Antiqua" w:hAnsi="Book Antiqua"/>
          <w:b/>
          <w:bCs/>
        </w:rPr>
      </w:pPr>
      <w:r w:rsidRPr="000459D8">
        <w:rPr>
          <w:rFonts w:ascii="Book Antiqua" w:hAnsi="Book Antiqua"/>
          <w:b/>
          <w:bCs/>
        </w:rPr>
        <w:t>MECHANISM OF THE PRODUCTION OF AUTOANTIBODIES AGAINST TAAs</w:t>
      </w:r>
    </w:p>
    <w:p w:rsidR="0041571A" w:rsidRPr="000459D8" w:rsidRDefault="0041571A" w:rsidP="00B452AC">
      <w:pPr>
        <w:adjustRightInd w:val="0"/>
        <w:snapToGrid w:val="0"/>
        <w:rPr>
          <w:rFonts w:ascii="Book Antiqua" w:hAnsi="Book Antiqua"/>
        </w:rPr>
      </w:pPr>
      <w:r w:rsidRPr="000459D8">
        <w:rPr>
          <w:rFonts w:ascii="Book Antiqua" w:hAnsi="Book Antiqua"/>
        </w:rPr>
        <w:t>The mechanism of generation of autoantibodies against TAAs is not fully understood. TAA proteins are likely either mutated, overexpressed, or aberrantly localized in tumor cells</w:t>
      </w:r>
      <w:r w:rsidRPr="000459D8">
        <w:rPr>
          <w:rFonts w:ascii="Book Antiqua" w:hAnsi="Book Antiqua"/>
        </w:rPr>
        <w:fldChar w:fldCharType="begin"/>
      </w:r>
      <w:r w:rsidRPr="000459D8">
        <w:rPr>
          <w:rFonts w:ascii="Book Antiqua" w:hAnsi="Book Antiqua"/>
        </w:rPr>
        <w:instrText xml:space="preserve"> ADDIN EN.CITE &lt;EndNote&gt;&lt;Cite&gt;&lt;Author&gt;Casiano&lt;/Author&gt;&lt;Year&gt;2006&lt;/Year&gt;&lt;RecNum&gt;349&lt;/RecNum&gt;&lt;DisplayText&gt;&lt;style face="superscript"&gt;[9]&lt;/style&gt;&lt;/DisplayText&gt;&lt;record&gt;&lt;rec-number&gt;349&lt;/rec-number&gt;&lt;foreign-keys&gt;&lt;key app="EN" db-id="dtexwpzrb05x09ewstrvers4ppwpwws52x5t"&gt;349&lt;/key&gt;&lt;/foreign-keys&gt;&lt;ref-type name="Journal Article"&gt;17&lt;/ref-type&gt;&lt;contributors&gt;&lt;authors&gt;&lt;author&gt;Casiano, C. A.&lt;/author&gt;&lt;author&gt;Mediavilla-Varela, M.&lt;/author&gt;&lt;author&gt;Tan, E. M.&lt;/author&gt;&lt;/authors&gt;&lt;/contributors&gt;&lt;auth-address&gt;Center for Health Disparities Research and Department of Biochemistry and Microbiology, Loma Linda University School of Medicine, California 92350, USA. ccasiano@llu.edu&lt;/auth-address&gt;&lt;titles&gt;&lt;title&gt;Tumor-associated antigen arrays for the serological diagnosis of cancer&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1745-59&lt;/pages&gt;&lt;volume&gt;5&lt;/volume&gt;&lt;number&gt;10&lt;/number&gt;&lt;keywords&gt;&lt;keyword&gt;Antigens, Neoplasm/*immunology&lt;/keyword&gt;&lt;keyword&gt;Autoantibodies/*analysis/*immunology&lt;/keyword&gt;&lt;keyword&gt;Autoantigens/*immunology&lt;/keyword&gt;&lt;keyword&gt;Humans&lt;/keyword&gt;&lt;keyword&gt;Neoplasms/*blood/*diagnosis/immunology&lt;/keyword&gt;&lt;keyword&gt;Protein Array Analysis/*methods&lt;/keyword&gt;&lt;keyword&gt;Reproducibility of Results&lt;/keyword&gt;&lt;/keywords&gt;&lt;dates&gt;&lt;year&gt;2006&lt;/year&gt;&lt;pub-dates&gt;&lt;date&gt;Oct&lt;/date&gt;&lt;/pub-dates&gt;&lt;/dates&gt;&lt;isbn&gt;1535-9476 (Print)&amp;#xD;1535-9476 (Linking)&lt;/isbn&gt;&lt;accession-num&gt;16733262&lt;/accession-num&gt;&lt;urls&gt;&lt;related-urls&gt;&lt;url&gt;http://www.ncbi.nlm.nih.gov/pubmed/16733262&lt;/url&gt;&lt;/related-urls&gt;&lt;/urls&gt;&lt;custom2&gt;2790463&lt;/custom2&gt;&lt;electronic-resource-num&gt;10.1074/mcp.R600010-MCP200&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9" w:tooltip="Casiano, 2006 #349" w:history="1">
        <w:r w:rsidRPr="000459D8">
          <w:rPr>
            <w:rFonts w:ascii="Book Antiqua" w:hAnsi="Book Antiqua"/>
            <w:noProof/>
            <w:vertAlign w:val="superscript"/>
          </w:rPr>
          <w:t>9</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Autoantibodies may be elicited by proteins with incorrect posttranslational modifications that are recognized as nonautologous</w:t>
      </w:r>
      <w:r w:rsidRPr="000459D8">
        <w:rPr>
          <w:rFonts w:ascii="Book Antiqua" w:hAnsi="Book Antiqua"/>
        </w:rPr>
        <w:fldChar w:fldCharType="begin"/>
      </w:r>
      <w:r w:rsidRPr="000459D8">
        <w:rPr>
          <w:rFonts w:ascii="Book Antiqua" w:hAnsi="Book Antiqua"/>
        </w:rPr>
        <w:instrText xml:space="preserve"> ADDIN EN.CITE &lt;EndNote&gt;&lt;Cite&gt;&lt;Author&gt;Caron&lt;/Author&gt;&lt;Year&gt;2007&lt;/Year&gt;&lt;RecNum&gt;737&lt;/RecNum&gt;&lt;DisplayText&gt;&lt;style face="superscript"&gt;[31]&lt;/style&gt;&lt;/DisplayText&gt;&lt;record&gt;&lt;rec-number&gt;737&lt;/rec-number&gt;&lt;foreign-keys&gt;&lt;key app="EN" db-id="dtexwpzrb05x09ewstrvers4ppwpwws52x5t"&gt;737&lt;/key&gt;&lt;/foreign-keys&gt;&lt;ref-type name="Journal Article"&gt;17&lt;/ref-type&gt;&lt;contributors&gt;&lt;authors&gt;&lt;author&gt;Caron, M.&lt;/author&gt;&lt;author&gt;Choquet-Kastylevsky, G.&lt;/author&gt;&lt;author&gt;Joubert-Caron, R.&lt;/author&gt;&lt;/authors&gt;&lt;/contributors&gt;&lt;auth-address&gt;Protein Biochemistry and Proteomics Laboratory, UMR CNRS 7033 (BioMoCeTi), Unite de Formation et de Recherche Sante-Medecine-Biologie Humaine, Paris 13 University, 93017 Bobigny cedex, France. caron_prot@yahoo.fr&lt;/auth-address&gt;&lt;titles&gt;&lt;title&gt;Cancer immunomics using autoantibody signatures for biomarker discovery&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1115-22&lt;/pages&gt;&lt;volume&gt;6&lt;/volume&gt;&lt;number&gt;7&lt;/number&gt;&lt;keywords&gt;&lt;keyword&gt;Antibodies, Neoplasm/*immunology&lt;/keyword&gt;&lt;keyword&gt;Antigens, Neoplasm/*immunology&lt;/keyword&gt;&lt;keyword&gt;Autoantibodies/*immunology&lt;/keyword&gt;&lt;keyword&gt;Electrophoresis, Gel, Two-Dimensional/methods&lt;/keyword&gt;&lt;keyword&gt;Humans&lt;/keyword&gt;&lt;keyword&gt;Proteomics/*methods&lt;/keyword&gt;&lt;keyword&gt;Tandem Mass Spectrometry/methods&lt;/keyword&gt;&lt;keyword&gt;Tumor Markers, Biological/*immunology&lt;/keyword&gt;&lt;/keywords&gt;&lt;dates&gt;&lt;year&gt;2007&lt;/year&gt;&lt;pub-dates&gt;&lt;date&gt;Jul&lt;/date&gt;&lt;/pub-dates&gt;&lt;/dates&gt;&lt;isbn&gt;1535-9476 (Print)&amp;#xD;1535-9476 (Linking)&lt;/isbn&gt;&lt;accession-num&gt;17376768&lt;/accession-num&gt;&lt;urls&gt;&lt;related-urls&gt;&lt;url&gt;http://www.ncbi.nlm.nih.gov/pubmed/17376768&lt;/url&gt;&lt;/related-urls&gt;&lt;/urls&gt;&lt;electronic-resource-num&gt;10.1074/mcp.R600016-MCP200&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31" w:tooltip="Caron, 2007 #737" w:history="1">
        <w:r w:rsidRPr="000459D8">
          <w:rPr>
            <w:rFonts w:ascii="Book Antiqua" w:hAnsi="Book Antiqua"/>
            <w:noProof/>
            <w:vertAlign w:val="superscript"/>
          </w:rPr>
          <w:t>31</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Phosphorylation, glycosylation, oxidation, or proteolytic cleavage may generate a neo-epitope with affinity for the MHC or T-cell receptor that induces an immune response</w:t>
      </w:r>
      <w:r w:rsidRPr="000459D8">
        <w:rPr>
          <w:rFonts w:ascii="Book Antiqua" w:hAnsi="Book Antiqua"/>
        </w:rPr>
        <w:fldChar w:fldCharType="begin"/>
      </w:r>
      <w:r w:rsidRPr="000459D8">
        <w:rPr>
          <w:rFonts w:ascii="Book Antiqua" w:hAnsi="Book Antiqua"/>
        </w:rPr>
        <w:instrText xml:space="preserve"> ADDIN EN.CITE &lt;EndNote&gt;&lt;Cite&gt;&lt;Author&gt;Hanash&lt;/Author&gt;&lt;Year&gt;2003&lt;/Year&gt;&lt;RecNum&gt;739&lt;/RecNum&gt;&lt;DisplayText&gt;&lt;style face="superscript"&gt;[32]&lt;/style&gt;&lt;/DisplayText&gt;&lt;record&gt;&lt;rec-number&gt;739&lt;/rec-number&gt;&lt;foreign-keys&gt;&lt;key app="EN" db-id="dtexwpzrb05x09ewstrvers4ppwpwws52x5t"&gt;739&lt;/key&gt;&lt;/foreign-keys&gt;&lt;ref-type name="Journal Article"&gt;17&lt;/ref-type&gt;&lt;contributors&gt;&lt;authors&gt;&lt;author&gt;Hanash, S.&lt;/author&gt;&lt;/authors&gt;&lt;/contributors&gt;&lt;titles&gt;&lt;title&gt;Harnessing immunity for cancer marker discover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37-8&lt;/pages&gt;&lt;volume&gt;21&lt;/volume&gt;&lt;number&gt;1&lt;/number&gt;&lt;keywords&gt;&lt;keyword&gt;Antibodies, Neoplasm/analysis/*immunology&lt;/keyword&gt;&lt;keyword&gt;Antigens, Neoplasm/analysis/*immunology&lt;/keyword&gt;&lt;keyword&gt;Humans&lt;/keyword&gt;&lt;keyword&gt;Male&lt;/keyword&gt;&lt;keyword&gt;*Peptide Library&lt;/keyword&gt;&lt;keyword&gt;Prostatic Neoplasms/*immunology&lt;/keyword&gt;&lt;keyword&gt;Receptors, Neuropeptide/analysis/immunology&lt;/keyword&gt;&lt;keyword&gt;Tumor Markers, Biological/blood/*immunology&lt;/keyword&gt;&lt;/keywords&gt;&lt;dates&gt;&lt;year&gt;2003&lt;/year&gt;&lt;pub-dates&gt;&lt;date&gt;Jan&lt;/date&gt;&lt;/pub-dates&gt;&lt;/dates&gt;&lt;isbn&gt;1087-0156 (Print)&amp;#xD;1087-0156 (Linking)&lt;/isbn&gt;&lt;accession-num&gt;12511908&lt;/accession-num&gt;&lt;urls&gt;&lt;related-urls&gt;&lt;url&gt;http://www.ncbi.nlm.nih.gov/pubmed/12511908&lt;/url&gt;&lt;/related-urls&gt;&lt;/urls&gt;&lt;electronic-resource-num&gt;10.1038/nbt0103-37&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32" w:tooltip="Hanash, 2003 #739" w:history="1">
        <w:r w:rsidRPr="000459D8">
          <w:rPr>
            <w:rFonts w:ascii="Book Antiqua" w:hAnsi="Book Antiqua"/>
            <w:noProof/>
            <w:vertAlign w:val="superscript"/>
          </w:rPr>
          <w:t>32</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For example, HSP60 localizes mainly to mitochondria, but in tumor cells it is present in the cytoplasm and cell membrane, leading to the induction of an autoimmune response</w:t>
      </w:r>
      <w:r w:rsidRPr="000459D8">
        <w:rPr>
          <w:rFonts w:ascii="Book Antiqua" w:hAnsi="Book Antiqua"/>
        </w:rPr>
        <w:fldChar w:fldCharType="begin">
          <w:fldData xml:space="preserve">PEVuZE5vdGU+PENpdGU+PEF1dGhvcj5DYXBwZWxsbzwvQXV0aG9yPjxZZWFyPjIwMTM8L1llYXI+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Q1Mi03PC9wYWdlcz48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Q1Mi03PC9wYWdlcz48dm9sdW1lPjE5PC92b2x1bWU+PG51bWJl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DYXBwZWxsbzwvQXV0aG9yPjxZZWFyPjIwMTM8L1llYXI+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Q1Mi03PC9wYWdlcz48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Q1Mi03PC9wYWdlcz48dm9sdW1lPjE5PC92b2x1bWU+PG51bWJl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3" w:tooltip="Cappello, 2013 #363" w:history="1">
        <w:r w:rsidRPr="000459D8">
          <w:rPr>
            <w:rFonts w:ascii="Book Antiqua" w:hAnsi="Book Antiqua"/>
            <w:noProof/>
            <w:vertAlign w:val="superscript"/>
          </w:rPr>
          <w:t>33</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Moreover, the level of expression of HSP60 is significantly higher in breast tumor tissues, suggesting that overexpression of HSP60 may represent a mechanism of developing immunogenicity in patients with breast cancer</w:t>
      </w:r>
      <w:r w:rsidRPr="000459D8">
        <w:rPr>
          <w:rFonts w:ascii="Book Antiqua" w:hAnsi="Book Antiqua"/>
        </w:rPr>
        <w:fldChar w:fldCharType="begin">
          <w:fldData xml:space="preserve">PEVuZE5vdGU+PENpdGU+PEF1dGhvcj5DYXBwZWxsbzwvQXV0aG9yPjxZZWFyPjIwMTM8L1llYXI+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Q1Mi03PC9wYWdlcz48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Q1Mi03PC9wYWdlcz48dm9sdW1lPjE5PC92b2x1bWU+PG51bWJl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DYXBwZWxsbzwvQXV0aG9yPjxZZWFyPjIwMTM8L1llYXI+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Q1Mi03PC9wYWdlcz48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Q1Mi03PC9wYWdlcz48dm9sdW1lPjE5PC92b2x1bWU+PG51bWJl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3" w:tooltip="Cappello, 2013 #363" w:history="1">
        <w:r w:rsidRPr="000459D8">
          <w:rPr>
            <w:rFonts w:ascii="Book Antiqua" w:hAnsi="Book Antiqua"/>
            <w:noProof/>
            <w:vertAlign w:val="superscript"/>
          </w:rPr>
          <w:t>33</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Similarly, our recent study shows that the high titer of anti-CENPF autoantibody in HCC serum is likely caused by an autoimmune reaction in response to overexpression of CENPF</w:t>
      </w:r>
      <w:r w:rsidRPr="000459D8">
        <w:rPr>
          <w:rFonts w:ascii="Book Antiqua" w:hAnsi="Book Antiqua"/>
        </w:rPr>
        <w:fldChar w:fldCharType="begin"/>
      </w:r>
      <w:r w:rsidRPr="000459D8">
        <w:rPr>
          <w:rFonts w:ascii="Book Antiqua" w:hAnsi="Book Antiqua"/>
        </w:rPr>
        <w:instrText xml:space="preserve"> ADDIN EN.CITE &lt;EndNote&gt;&lt;Cite&gt;&lt;Year&gt;2013&lt;/Year&gt;&lt;RecNum&gt;53&lt;/RecNum&gt;&lt;DisplayText&gt;&lt;style face="superscript"&gt;[34]&lt;/style&gt;&lt;/DisplayText&gt;&lt;record&gt;&lt;rec-number&gt;53&lt;/rec-number&gt;&lt;foreign-keys&gt;&lt;key app="EN" db-id="edzavpw9tp9t9setvfypwzagzzpfwr0zx2rz"&gt;53&lt;/key&gt;&lt;/foreign-keys&gt;&lt;ref-type name="Journal Article"&gt;17&lt;/ref-type&gt;&lt;contributors&gt;&lt;/contributors&gt;&lt;titles&gt;&lt;title&gt;Abstracts of the 64th Annual Meeting of the American Association for the Study of Liver Diseases: the Liver Meeting 2013. November 1-2, 2013. Washington, D.C., US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8A-1376A&lt;/pages&gt;&lt;volume&gt;58 Suppl 1&lt;/volume&gt;&lt;keywords&gt;&lt;keyword&gt;Animals&lt;/keyword&gt;&lt;keyword&gt;Humans&lt;/keyword&gt;&lt;keyword&gt;*Liver Diseases&lt;/keyword&gt;&lt;/keywords&gt;&lt;dates&gt;&lt;year&gt;2013&lt;/year&gt;&lt;pub-dates&gt;&lt;date&gt;Oct&lt;/date&gt;&lt;/pub-dates&gt;&lt;/dates&gt;&lt;isbn&gt;1527-3350 (Electronic)&amp;#xD;0270-9139 (Linking)&lt;/isbn&gt;&lt;accession-num&gt;24142553&lt;/accession-num&gt;&lt;urls&gt;&lt;related-urls&gt;&lt;url&gt;http://www.ncbi.nlm.nih.gov/pubmed/24142553&lt;/url&gt;&lt;/related-urls&gt;&lt;/urls&gt;&lt;electronic-resource-num&gt;10.1002/hep.26791&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34" w:tooltip=", 2013 #53" w:history="1">
        <w:r w:rsidRPr="000459D8">
          <w:rPr>
            <w:rFonts w:ascii="Book Antiqua" w:hAnsi="Book Antiqua"/>
            <w:noProof/>
            <w:vertAlign w:val="superscript"/>
          </w:rPr>
          <w:t>34</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w:t>
      </w:r>
    </w:p>
    <w:p w:rsidR="0041571A" w:rsidRPr="000459D8" w:rsidRDefault="0041571A" w:rsidP="00B452AC">
      <w:pPr>
        <w:adjustRightInd w:val="0"/>
        <w:snapToGrid w:val="0"/>
        <w:rPr>
          <w:rFonts w:ascii="Book Antiqua" w:hAnsi="Book Antiqua"/>
        </w:rPr>
      </w:pPr>
    </w:p>
    <w:p w:rsidR="0041571A" w:rsidRPr="000459D8" w:rsidRDefault="0041571A" w:rsidP="00B452AC">
      <w:pPr>
        <w:adjustRightInd w:val="0"/>
        <w:snapToGrid w:val="0"/>
        <w:rPr>
          <w:rFonts w:ascii="Book Antiqua" w:hAnsi="Book Antiqua"/>
          <w:b/>
        </w:rPr>
      </w:pPr>
      <w:r w:rsidRPr="000459D8">
        <w:rPr>
          <w:rFonts w:ascii="Book Antiqua" w:hAnsi="Book Antiqua"/>
          <w:b/>
          <w:bCs/>
        </w:rPr>
        <w:t>ASSOCIATION OF THE PREVALENCE OF AUTOANTIBODIES WITH THE CLINICAL CHARACTERISTICS OF PATIENTS WITH HCC</w:t>
      </w:r>
    </w:p>
    <w:p w:rsidR="0041571A" w:rsidRPr="000459D8" w:rsidRDefault="0041571A" w:rsidP="00B452AC">
      <w:pPr>
        <w:adjustRightInd w:val="0"/>
        <w:snapToGrid w:val="0"/>
        <w:rPr>
          <w:rFonts w:ascii="Book Antiqua" w:hAnsi="Book Antiqua"/>
        </w:rPr>
      </w:pPr>
      <w:r w:rsidRPr="000459D8">
        <w:rPr>
          <w:rFonts w:ascii="Book Antiqua" w:hAnsi="Book Antiqua"/>
          <w:shd w:val="clear" w:color="auto" w:fill="FFFFFF"/>
        </w:rPr>
        <w:t xml:space="preserve">There are relatively few studies on the clinical significance of autoantibodies in patients with HCC because of insufficient numbers of patients and </w:t>
      </w:r>
      <w:r w:rsidRPr="000459D8">
        <w:rPr>
          <w:rFonts w:ascii="Book Antiqua" w:hAnsi="Book Antiqua"/>
        </w:rPr>
        <w:t>the lack of accurate clinical information. There is evidence, however, showing that there are no statistically significant differences in patients with HCC in the prevalence of autoantibodies against DEAD box 3, eEF2, AIF, hnRNP A2, PBP, and TIM and patients’ characteristics of sex, histological grade, or TNM classification</w:t>
      </w:r>
      <w:r w:rsidRPr="000459D8">
        <w:rPr>
          <w:rFonts w:ascii="Book Antiqua" w:hAnsi="Book Antiqua"/>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AAAAAAAAAA
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AAAAAAAAAA
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5" w:tooltip="Li, 2008 #34" w:history="1">
        <w:r w:rsidRPr="000459D8">
          <w:rPr>
            <w:rFonts w:ascii="Book Antiqua" w:hAnsi="Book Antiqua"/>
            <w:noProof/>
            <w:vertAlign w:val="superscript"/>
          </w:rPr>
          <w:t>35</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However, tumors &gt; 5 cm in diameter are present more frequently in patients with anti-eEF2 autoantibodies compared with those with small tumors (&gt; 5 cm in diameter) (</w:t>
      </w:r>
      <w:r w:rsidRPr="000459D8">
        <w:rPr>
          <w:rFonts w:ascii="Book Antiqua" w:hAnsi="Book Antiqua"/>
          <w:i/>
        </w:rPr>
        <w:t>P</w:t>
      </w:r>
      <w:r w:rsidRPr="000459D8">
        <w:rPr>
          <w:rFonts w:ascii="Book Antiqua" w:hAnsi="Book Antiqua"/>
        </w:rPr>
        <w:t xml:space="preserve"> &lt; 0.05)</w:t>
      </w:r>
      <w:r w:rsidRPr="000459D8">
        <w:rPr>
          <w:rFonts w:ascii="Book Antiqua" w:hAnsi="Book Antiqua"/>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AAAAAAAAAA
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AAAAAAAAAA
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5" w:tooltip="Li, 2008 #34" w:history="1">
        <w:r w:rsidRPr="000459D8">
          <w:rPr>
            <w:rFonts w:ascii="Book Antiqua" w:hAnsi="Book Antiqua"/>
            <w:noProof/>
            <w:vertAlign w:val="superscript"/>
          </w:rPr>
          <w:t>35</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The rates of detection of autoantibodies against AIF and hnRNP A2 in patients with HCC without regional lymph node metastasis were significantly higher compared with those with regional lymph node metastasis (</w:t>
      </w:r>
      <w:r w:rsidRPr="000459D8">
        <w:rPr>
          <w:rFonts w:ascii="Book Antiqua" w:hAnsi="Book Antiqua"/>
          <w:i/>
        </w:rPr>
        <w:t xml:space="preserve">P </w:t>
      </w:r>
      <w:r w:rsidRPr="000459D8">
        <w:rPr>
          <w:rFonts w:ascii="Book Antiqua" w:hAnsi="Book Antiqua"/>
        </w:rPr>
        <w:t>&lt; 0.05)</w:t>
      </w:r>
      <w:r w:rsidRPr="000459D8">
        <w:rPr>
          <w:rFonts w:ascii="Book Antiqua" w:hAnsi="Book Antiqua"/>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AAAAAAAAAA
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AAAAAAAAAA
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5" w:tooltip="Li, 2008 #34" w:history="1">
        <w:r w:rsidRPr="000459D8">
          <w:rPr>
            <w:rFonts w:ascii="Book Antiqua" w:hAnsi="Book Antiqua"/>
            <w:noProof/>
            <w:vertAlign w:val="superscript"/>
          </w:rPr>
          <w:t>35</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There is a significant difference in size of tumors of patients with HCC cases that correlates with prevalence of autoantibodies against hnRNP L-67-88, with the average tumor size of 5.84 ± 4.23 cm in patients with detectable autoantibodies whereas 3.70 ± 2.07 cm in patients without detectable autoantibodies</w:t>
      </w:r>
      <w:r w:rsidRPr="000459D8">
        <w:rPr>
          <w:rFonts w:ascii="Book Antiqua" w:hAnsi="Book Antiqua"/>
        </w:rPr>
        <w:fldChar w:fldCharType="begin">
          <w:fldData xml:space="preserve">PEVuZE5vdGU+PENpdGU+PEF1dGhvcj5ZYXU8L0F1dGhvcj48WWVhcj4yMDEzPC9ZZWFyPjxSZWNO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ZYXU8L0F1dGhvcj48WWVhcj4yMDEzPC9ZZWFyPjxSZWNO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6" w:tooltip="Yau, 2013 #35" w:history="1">
        <w:r w:rsidRPr="000459D8">
          <w:rPr>
            <w:rFonts w:ascii="Book Antiqua" w:hAnsi="Book Antiqua"/>
            <w:noProof/>
            <w:vertAlign w:val="superscript"/>
          </w:rPr>
          <w:t>36</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Survival analysis shows that the survival rates of patients with hepatitis B virus-positive</w:t>
      </w:r>
      <w:r w:rsidRPr="000459D8">
        <w:rPr>
          <w:rFonts w:ascii="Book Antiqua" w:hAnsi="Book Antiqua"/>
          <w:vertAlign w:val="superscript"/>
        </w:rPr>
        <w:t xml:space="preserve"> </w:t>
      </w:r>
      <w:r w:rsidRPr="000459D8">
        <w:rPr>
          <w:rFonts w:ascii="Book Antiqua" w:hAnsi="Book Antiqua"/>
        </w:rPr>
        <w:t>HCC with autoantibodies are significantly lower compared with those without detectable autoantibodies (</w:t>
      </w:r>
      <w:r w:rsidRPr="000459D8">
        <w:rPr>
          <w:rFonts w:ascii="Book Antiqua" w:hAnsi="Book Antiqua"/>
          <w:i/>
        </w:rPr>
        <w:t xml:space="preserve">P </w:t>
      </w:r>
      <w:r w:rsidRPr="000459D8">
        <w:rPr>
          <w:rFonts w:ascii="Book Antiqua" w:hAnsi="Book Antiqua"/>
        </w:rPr>
        <w:t xml:space="preserve">&lt; 0.05), indicating that an elevated level of autoantibody against </w:t>
      </w:r>
      <w:bookmarkStart w:id="11" w:name="OLE_LINK3"/>
      <w:r w:rsidRPr="000459D8">
        <w:rPr>
          <w:rFonts w:ascii="Book Antiqua" w:hAnsi="Book Antiqua"/>
        </w:rPr>
        <w:t>hnRNP L-67-88</w:t>
      </w:r>
      <w:bookmarkEnd w:id="11"/>
      <w:r w:rsidRPr="000459D8">
        <w:rPr>
          <w:rFonts w:ascii="Book Antiqua" w:hAnsi="Book Antiqua"/>
        </w:rPr>
        <w:t xml:space="preserve"> is associated with larger tumors and poorer prognosis</w:t>
      </w:r>
      <w:r w:rsidRPr="000459D8">
        <w:rPr>
          <w:rFonts w:ascii="Book Antiqua" w:hAnsi="Book Antiqua"/>
        </w:rPr>
        <w:fldChar w:fldCharType="begin">
          <w:fldData xml:space="preserve">PEVuZE5vdGU+PENpdGU+PEF1dGhvcj5ZYXU8L0F1dGhvcj48WWVhcj4yMDEzPC9ZZWFyPjxSZWNO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ZYXU8L0F1dGhvcj48WWVhcj4yMDEzPC9ZZWFyPjxSZWNO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36" w:tooltip="Yau, 2013 #35" w:history="1">
        <w:r w:rsidRPr="000459D8">
          <w:rPr>
            <w:rFonts w:ascii="Book Antiqua" w:hAnsi="Book Antiqua"/>
            <w:noProof/>
            <w:vertAlign w:val="superscript"/>
          </w:rPr>
          <w:t>36</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w:t>
      </w:r>
    </w:p>
    <w:p w:rsidR="0041571A" w:rsidRPr="000459D8" w:rsidRDefault="0041571A" w:rsidP="000459D8">
      <w:pPr>
        <w:adjustRightInd w:val="0"/>
        <w:snapToGrid w:val="0"/>
        <w:ind w:firstLineChars="100" w:firstLine="240"/>
        <w:rPr>
          <w:rFonts w:ascii="Book Antiqua" w:hAnsi="Book Antiqua"/>
        </w:rPr>
      </w:pPr>
      <w:r w:rsidRPr="000459D8">
        <w:rPr>
          <w:rFonts w:ascii="Book Antiqua" w:hAnsi="Book Antiqua"/>
        </w:rPr>
        <w:t xml:space="preserve">In our recent study (data not shown), analysis of clinicopathological associations shows that the prevalence of positive for autoantibodies against CENPF and HSP60 is higher in patients with HCC &lt; 50 years of age. The prevalence of autoantibodies against CENPF is higher in patients with well-differentiated HCC with Child-Pugh grade A liver function. In contrast, there are no data available, to our knowledge that associates autoantibodies against p53 with patients’ clinical characteristics. However, </w:t>
      </w:r>
      <w:r w:rsidRPr="000459D8">
        <w:rPr>
          <w:rFonts w:ascii="Book Antiqua" w:hAnsi="Book Antiqua"/>
          <w:shd w:val="clear" w:color="auto" w:fill="FFFFFF"/>
        </w:rPr>
        <w:t xml:space="preserve">in patients with </w:t>
      </w:r>
      <w:r w:rsidRPr="000459D8">
        <w:rPr>
          <w:rFonts w:ascii="Book Antiqua" w:hAnsi="Book Antiqua"/>
        </w:rPr>
        <w:t xml:space="preserve">colorectal cancer (CRC), </w:t>
      </w:r>
      <w:r w:rsidRPr="000459D8">
        <w:rPr>
          <w:rFonts w:ascii="Book Antiqua" w:hAnsi="Book Antiqua"/>
          <w:shd w:val="clear" w:color="auto" w:fill="FFFFFF"/>
        </w:rPr>
        <w:t>there is an increase in the prevalence of anti-</w:t>
      </w:r>
      <w:r w:rsidRPr="000459D8">
        <w:rPr>
          <w:rFonts w:ascii="Book Antiqua" w:hAnsi="Book Antiqua"/>
          <w:iCs/>
          <w:shd w:val="clear" w:color="auto" w:fill="FFFFFF"/>
        </w:rPr>
        <w:t>p53</w:t>
      </w:r>
      <w:r w:rsidRPr="000459D8">
        <w:rPr>
          <w:rFonts w:ascii="Book Antiqua" w:hAnsi="Book Antiqua"/>
          <w:shd w:val="clear" w:color="auto" w:fill="FFFFFF"/>
        </w:rPr>
        <w:t xml:space="preserve"> autoantibodies in carcinoma </w:t>
      </w:r>
      <w:r w:rsidRPr="000459D8">
        <w:rPr>
          <w:rFonts w:ascii="Book Antiqua" w:hAnsi="Book Antiqua"/>
          <w:i/>
          <w:shd w:val="clear" w:color="auto" w:fill="FFFFFF"/>
        </w:rPr>
        <w:t>in-situ</w:t>
      </w:r>
      <w:r w:rsidRPr="000459D8">
        <w:rPr>
          <w:rFonts w:ascii="Book Antiqua" w:hAnsi="Book Antiqua"/>
          <w:shd w:val="clear" w:color="auto" w:fill="FFFFFF"/>
        </w:rPr>
        <w:t xml:space="preserve"> (6%) compared with adenomas (1%),</w:t>
      </w:r>
      <w:r w:rsidRPr="000459D8">
        <w:rPr>
          <w:rFonts w:ascii="Book Antiqua" w:hAnsi="Book Antiqua"/>
        </w:rPr>
        <w:t xml:space="preserve"> indicating that the level of </w:t>
      </w:r>
      <w:r w:rsidRPr="000459D8">
        <w:rPr>
          <w:rFonts w:ascii="Book Antiqua" w:hAnsi="Book Antiqua"/>
          <w:shd w:val="clear" w:color="auto" w:fill="FFFFFF"/>
        </w:rPr>
        <w:t>anti-</w:t>
      </w:r>
      <w:r w:rsidRPr="000459D8">
        <w:rPr>
          <w:rFonts w:ascii="Book Antiqua" w:hAnsi="Book Antiqua"/>
          <w:iCs/>
          <w:shd w:val="clear" w:color="auto" w:fill="FFFFFF"/>
        </w:rPr>
        <w:t>p53</w:t>
      </w:r>
      <w:r w:rsidRPr="000459D8">
        <w:rPr>
          <w:rFonts w:ascii="Book Antiqua" w:hAnsi="Book Antiqua"/>
          <w:shd w:val="clear" w:color="auto" w:fill="FFFFFF"/>
        </w:rPr>
        <w:t xml:space="preserve"> autoantibody increases with CRC stage. However,</w:t>
      </w:r>
      <w:r w:rsidRPr="000459D8">
        <w:rPr>
          <w:rFonts w:ascii="Book Antiqua" w:hAnsi="Book Antiqua"/>
        </w:rPr>
        <w:t xml:space="preserve"> </w:t>
      </w:r>
      <w:r w:rsidRPr="000459D8">
        <w:rPr>
          <w:rFonts w:ascii="Book Antiqua" w:hAnsi="Book Antiqua"/>
          <w:shd w:val="clear" w:color="auto" w:fill="FFFFFF"/>
        </w:rPr>
        <w:t>almost all studies report that there is no association between anti-p53 autoantibodies and CRC stage, and only a handful of studies suggest an association between anti-p53 autoantibody and T-stage, selected nodal disease, and metastases</w:t>
      </w:r>
      <w:r w:rsidRPr="000459D8">
        <w:rPr>
          <w:rFonts w:ascii="Book Antiqua" w:hAnsi="Book Antiqua"/>
          <w:shd w:val="clear" w:color="auto" w:fill="FFFFFF"/>
        </w:rPr>
        <w:fldChar w:fldCharType="begin"/>
      </w:r>
      <w:r w:rsidRPr="000459D8">
        <w:rPr>
          <w:rFonts w:ascii="Book Antiqua" w:hAnsi="Book Antiqua"/>
          <w:shd w:val="clear" w:color="auto" w:fill="FFFFFF"/>
        </w:rPr>
        <w:instrText xml:space="preserve"> ADDIN EN.CITE &lt;EndNote&gt;&lt;Cite&gt;&lt;Author&gt;Suppiah&lt;/Author&gt;&lt;Year&gt;2013&lt;/Year&gt;&lt;RecNum&gt;752&lt;/RecNum&gt;&lt;DisplayText&gt;&lt;style face="superscript"&gt;[37]&lt;/style&gt;&lt;/DisplayText&gt;&lt;record&gt;&lt;rec-number&gt;752&lt;/rec-number&gt;&lt;foreign-keys&gt;&lt;key app="EN" db-id="dtexwpzrb05x09ewstrvers4ppwpwws52x5t"&gt;752&lt;/key&gt;&lt;/foreign-keys&gt;&lt;ref-type name="Journal Article"&gt;17&lt;/ref-type&gt;&lt;contributors&gt;&lt;authors&gt;&lt;author&gt;Suppiah, A.&lt;/author&gt;&lt;author&gt;Greenman, J.&lt;/author&gt;&lt;/authors&gt;&lt;/contributors&gt;&lt;auth-address&gt;Postgraduate Medical Institute, Biomedical and Environmental Sciences, University of Hull, Cottingham HU6 7RX, United Kingdom. aravind.suppiah@hotmail.com&lt;/auth-address&gt;&lt;titles&gt;&lt;title&gt;Clinical utility of anti-p53 auto-antibody: systematic review and focus on colorectal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651-70&lt;/pages&gt;&lt;volume&gt;19&lt;/volume&gt;&lt;number&gt;29&lt;/number&gt;&lt;keywords&gt;&lt;keyword&gt;Autoantibodies/*blood&lt;/keyword&gt;&lt;keyword&gt;Colorectal Neoplasms/blood/genetics/*immunology/pathology&lt;/keyword&gt;&lt;keyword&gt;Humans&lt;/keyword&gt;&lt;keyword&gt;Mutation&lt;/keyword&gt;&lt;keyword&gt;Predictive Value of Tests&lt;/keyword&gt;&lt;keyword&gt;Prognosis&lt;/keyword&gt;&lt;keyword&gt;Tumor Markers, Biological/*blood/genetics&lt;/keyword&gt;&lt;keyword&gt;Tumor Suppressor Protein p53/genetics/*immunology&lt;/keyword&gt;&lt;/keywords&gt;&lt;dates&gt;&lt;year&gt;2013&lt;/year&gt;&lt;pub-dates&gt;&lt;date&gt;Aug 7&lt;/date&gt;&lt;/pub-dates&gt;&lt;/dates&gt;&lt;isbn&gt;2219-2840 (Electronic)&amp;#xD;1007-9327 (Linking)&lt;/isbn&gt;&lt;accession-num&gt;23922463&lt;/accession-num&gt;&lt;urls&gt;&lt;related-urls&gt;&lt;url&gt;http://www.ncbi.nlm.nih.gov/pubmed/23922463&lt;/url&gt;&lt;/related-urls&gt;&lt;/urls&gt;&lt;custom2&gt;3732838&lt;/custom2&gt;&lt;electronic-resource-num&gt;10.3748/wjg.v19.i29.4651&lt;/electronic-resource-num&gt;&lt;/record&gt;&lt;/Cite&gt;&lt;/EndNote&gt;</w:instrText>
      </w:r>
      <w:r w:rsidRPr="000459D8">
        <w:rPr>
          <w:rFonts w:ascii="Book Antiqua" w:hAnsi="Book Antiqua"/>
          <w:shd w:val="clear" w:color="auto" w:fill="FFFFFF"/>
        </w:rPr>
        <w:fldChar w:fldCharType="separate"/>
      </w:r>
      <w:r w:rsidRPr="000459D8">
        <w:rPr>
          <w:rFonts w:ascii="Book Antiqua" w:hAnsi="Book Antiqua"/>
          <w:noProof/>
          <w:shd w:val="clear" w:color="auto" w:fill="FFFFFF"/>
          <w:vertAlign w:val="superscript"/>
        </w:rPr>
        <w:t>[</w:t>
      </w:r>
      <w:hyperlink w:anchor="_ENREF_37" w:tooltip="Suppiah, 2013 #752" w:history="1">
        <w:r w:rsidRPr="000459D8">
          <w:rPr>
            <w:rFonts w:ascii="Book Antiqua" w:hAnsi="Book Antiqua"/>
            <w:noProof/>
            <w:shd w:val="clear" w:color="auto" w:fill="FFFFFF"/>
            <w:vertAlign w:val="superscript"/>
          </w:rPr>
          <w:t>37</w:t>
        </w:r>
      </w:hyperlink>
      <w:r w:rsidRPr="000459D8">
        <w:rPr>
          <w:rFonts w:ascii="Book Antiqua" w:hAnsi="Book Antiqua"/>
          <w:noProof/>
          <w:shd w:val="clear" w:color="auto" w:fill="FFFFFF"/>
          <w:vertAlign w:val="superscript"/>
        </w:rPr>
        <w:t>]</w:t>
      </w:r>
      <w:r w:rsidRPr="000459D8">
        <w:rPr>
          <w:rFonts w:ascii="Book Antiqua" w:hAnsi="Book Antiqua"/>
          <w:shd w:val="clear" w:color="auto" w:fill="FFFFFF"/>
        </w:rPr>
        <w:fldChar w:fldCharType="end"/>
      </w:r>
      <w:r w:rsidRPr="000459D8">
        <w:rPr>
          <w:rFonts w:ascii="Book Antiqua" w:hAnsi="Book Antiqua"/>
          <w:shd w:val="clear" w:color="auto" w:fill="FFFFFF"/>
        </w:rPr>
        <w:t xml:space="preserve">, suggesting that </w:t>
      </w:r>
      <w:r w:rsidRPr="000459D8">
        <w:rPr>
          <w:rFonts w:ascii="Book Antiqua" w:hAnsi="Book Antiqua"/>
        </w:rPr>
        <w:t>the autoantibody may have more value in the early diagnosis of cancer than for prognosis. However, subanalysis of autoantibody detection rates in tumors of different causes or stage was not possible in many studies, because of unknown cause or lack of tumor-stage data of many of the HCC samples</w:t>
      </w:r>
      <w:r w:rsidRPr="000459D8">
        <w:rPr>
          <w:rFonts w:ascii="Book Antiqua" w:hAnsi="Book Antiqua"/>
        </w:rPr>
        <w:fldChar w:fldCharType="begin"/>
      </w:r>
      <w:r w:rsidRPr="000459D8">
        <w:rPr>
          <w:rFonts w:ascii="Book Antiqua" w:hAnsi="Book Antiqua"/>
        </w:rPr>
        <w:instrText xml:space="preserve"> ADDIN EN.CITE &lt;EndNote&gt;&lt;Cite&gt;&lt;Author&gt;Middleton&lt;/Author&gt;&lt;Year&gt;2014&lt;/Year&gt;&lt;RecNum&gt;37&lt;/RecNum&gt;&lt;DisplayText&gt;&lt;style face="superscript"&gt;[38]&lt;/style&gt;&lt;/DisplayText&gt;&lt;record&gt;&lt;rec-number&gt;37&lt;/rec-number&gt;&lt;foreign-keys&gt;&lt;key app="EN" db-id="edzavpw9tp9t9setvfypwzagzzpfwr0zx2rz"&gt;37&lt;/key&gt;&lt;/foreign-keys&gt;&lt;ref-type name="Journal Article"&gt;17&lt;/ref-type&gt;&lt;contributors&gt;&lt;authors&gt;&lt;author&gt;Middleton, C. H.&lt;/author&gt;&lt;author&gt;Irving, W.&lt;/author&gt;&lt;author&gt;Robertson, J. F.&lt;/author&gt;&lt;author&gt;Murray, A.&lt;/author&gt;&lt;author&gt;Parsy-Kowalska, C. B.&lt;/author&gt;&lt;author&gt;Macdonald, I. K.&lt;/author&gt;&lt;author&gt;McElveen, J.&lt;/author&gt;&lt;author&gt;Allen, J.&lt;/author&gt;&lt;author&gt;Healey, G. F.&lt;/author&gt;&lt;author&gt;Thomson, B. J.&lt;/author&gt;&lt;author&gt;Ryder, S. J.&lt;/author&gt;&lt;author&gt;Holdenrieder, S.&lt;/author&gt;&lt;author&gt;Chapman, C. J.&lt;/author&gt;&lt;/authors&gt;&lt;/contributors&gt;&lt;auth-address&gt;Centre of Excellence for Autoimmunity in Cancer, School of Medicine, University of Nottingham, Nottingham, United Kingdom.&amp;#xD;Nottingham Digestive Diseases Biomedical Research Unit, Queen&amp;apos;s Medical Centre, Nottingham, United Kingdom.&amp;#xD;Oncimmune Ltd, Nottingham, United Kingdom.&amp;#xD;Institute of Clinical Chemistry and Clinical Pharmacology, University Hospital Bonn, Bonn, Germany.&lt;/auth-address&gt;&lt;titles&gt;&lt;title&gt;Serum autoantibody measurement for the detection of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3867&lt;/pages&gt;&lt;volume&gt;9&lt;/volume&gt;&lt;number&gt;8&lt;/number&gt;&lt;dates&gt;&lt;year&gt;2014&lt;/year&gt;&lt;/dates&gt;&lt;isbn&gt;1932-6203 (Electronic)&amp;#xD;1932-6203 (Linking)&lt;/isbn&gt;&lt;accession-num&gt;25093332&lt;/accession-num&gt;&lt;urls&gt;&lt;related-urls&gt;&lt;url&gt;http://www.ncbi.nlm.nih.gov/pubmed/25093332&lt;/url&gt;&lt;/related-urls&gt;&lt;/urls&gt;&lt;custom2&gt;4122394&lt;/custom2&gt;&lt;electronic-resource-num&gt;10.1371/journal.pone.0103867&lt;/electronic-resource-num&gt;&lt;/record&gt;&lt;/Cite&gt;&lt;/EndNote&gt;</w:instrText>
      </w:r>
      <w:r w:rsidRPr="000459D8">
        <w:rPr>
          <w:rFonts w:ascii="Book Antiqua" w:hAnsi="Book Antiqua"/>
        </w:rPr>
        <w:fldChar w:fldCharType="separate"/>
      </w:r>
      <w:r w:rsidRPr="000459D8">
        <w:rPr>
          <w:rFonts w:ascii="Book Antiqua" w:hAnsi="Book Antiqua"/>
          <w:noProof/>
          <w:vertAlign w:val="superscript"/>
        </w:rPr>
        <w:t>[</w:t>
      </w:r>
      <w:hyperlink w:anchor="_ENREF_38" w:tooltip="Middleton, 2014 #37" w:history="1">
        <w:r w:rsidRPr="000459D8">
          <w:rPr>
            <w:rFonts w:ascii="Book Antiqua" w:hAnsi="Book Antiqua"/>
            <w:noProof/>
            <w:vertAlign w:val="superscript"/>
          </w:rPr>
          <w:t>38</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w:t>
      </w:r>
    </w:p>
    <w:p w:rsidR="0041571A" w:rsidRPr="000459D8" w:rsidRDefault="0041571A" w:rsidP="00A93FD1">
      <w:pPr>
        <w:adjustRightInd w:val="0"/>
        <w:snapToGrid w:val="0"/>
        <w:ind w:firstLine="240"/>
        <w:rPr>
          <w:rFonts w:ascii="Book Antiqua" w:hAnsi="Book Antiqua"/>
        </w:rPr>
      </w:pPr>
    </w:p>
    <w:p w:rsidR="0041571A" w:rsidRPr="000459D8" w:rsidRDefault="0041571A" w:rsidP="00B452AC">
      <w:pPr>
        <w:adjustRightInd w:val="0"/>
        <w:snapToGrid w:val="0"/>
        <w:rPr>
          <w:rFonts w:ascii="Book Antiqua" w:hAnsi="Book Antiqua"/>
          <w:b/>
          <w:bCs/>
        </w:rPr>
      </w:pPr>
      <w:r w:rsidRPr="000459D8">
        <w:rPr>
          <w:rFonts w:ascii="Book Antiqua" w:hAnsi="Book Antiqua"/>
          <w:b/>
          <w:bCs/>
        </w:rPr>
        <w:t>PROSPECTS</w:t>
      </w:r>
    </w:p>
    <w:p w:rsidR="0041571A" w:rsidRPr="000459D8" w:rsidRDefault="0041571A" w:rsidP="00B452AC">
      <w:pPr>
        <w:adjustRightInd w:val="0"/>
        <w:snapToGrid w:val="0"/>
        <w:rPr>
          <w:rFonts w:ascii="Book Antiqua" w:hAnsi="Book Antiqua"/>
        </w:rPr>
      </w:pPr>
      <w:r w:rsidRPr="000459D8">
        <w:rPr>
          <w:rFonts w:ascii="Book Antiqua" w:hAnsi="Book Antiqua"/>
        </w:rPr>
        <w:t>During the past few years, the potential utility of autoantibodies against TAAs as biomarkers for HCC has been explored. However, their value for this purpose is controversial. There is concern that there is no single anti-TAA autoantibody with high sensitivity and specificity that detects HCC, and no large-scale clinical trial has been conducted to validate candidate TAAs</w:t>
      </w:r>
      <w:r w:rsidRPr="000459D8">
        <w:rPr>
          <w:rFonts w:ascii="Book Antiqua" w:hAnsi="Book Antiqua"/>
        </w:rPr>
        <w:fldChar w:fldCharType="begin">
          <w:fldData xml:space="preserve">PEVuZE5vdGU+PENpdGU+PEF1dGhvcj5EYWk8L0F1dGhvcj48WWVhcj4yMDEzPC9ZZWFyPjxSZWNO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gzNy00MzwvcGFnZXM+PHZvbHVtZT40MjE8L3ZvbHVt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ODItODwvcGFnZXM+PHZvbHVtZT4zNjwvdm9sdW1lPjxu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zItOTwvcGFnZXM+PHZvbHVtZT4yODk8L3ZvbHVtZT48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</w:fldData>
        </w:fldChar>
      </w:r>
      <w:r w:rsidRPr="000459D8">
        <w:rPr>
          <w:rFonts w:ascii="Book Antiqua" w:hAnsi="Book Antiqua"/>
        </w:rPr>
        <w:instrText xml:space="preserve"> ADDIN EN.CITE </w:instrText>
      </w:r>
      <w:r w:rsidRPr="000459D8">
        <w:rPr>
          <w:rFonts w:ascii="Book Antiqua" w:hAnsi="Book Antiqua"/>
        </w:rPr>
        <w:fldChar w:fldCharType="begin">
          <w:fldData xml:space="preserve">PEVuZE5vdGU+PENpdGU+PEF1dGhvcj5EYWk8L0F1dGhvcj48WWVhcj4yMDEzPC9ZZWFyPjxSZWNO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gzNy00MzwvcGFnZXM+PHZvbHVtZT40MjE8L3ZvbHVt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ODItODwvcGFnZXM+PHZvbHVtZT4zNjwvdm9sdW1lPjxu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zItOTwvcGFnZXM+PHZvbHVtZT4yODk8L3ZvbHVtZT48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</w:fldData>
        </w:fldChar>
      </w:r>
      <w:r w:rsidRPr="000459D8">
        <w:rPr>
          <w:rFonts w:ascii="Book Antiqua" w:hAnsi="Book Antiqua"/>
        </w:rPr>
        <w:instrText xml:space="preserve"> ADDIN EN.CITE.DATA </w:instrText>
      </w:r>
      <w:r w:rsidRPr="000459D8">
        <w:rPr>
          <w:rFonts w:ascii="Book Antiqua" w:hAnsi="Book Antiqua"/>
        </w:rPr>
      </w:r>
      <w:r w:rsidRPr="000459D8">
        <w:rPr>
          <w:rFonts w:ascii="Book Antiqua" w:hAnsi="Book Antiqua"/>
        </w:rPr>
        <w:fldChar w:fldCharType="end"/>
      </w:r>
      <w:r w:rsidRPr="000459D8">
        <w:rPr>
          <w:rFonts w:ascii="Book Antiqua" w:hAnsi="Book Antiqua"/>
        </w:rPr>
      </w:r>
      <w:r w:rsidRPr="000459D8">
        <w:rPr>
          <w:rFonts w:ascii="Book Antiqua" w:hAnsi="Book Antiqua"/>
        </w:rPr>
        <w:fldChar w:fldCharType="separate"/>
      </w:r>
      <w:r w:rsidRPr="000459D8">
        <w:rPr>
          <w:rFonts w:ascii="Book Antiqua" w:hAnsi="Book Antiqua"/>
          <w:noProof/>
          <w:vertAlign w:val="superscript"/>
        </w:rPr>
        <w:t>[</w:t>
      </w:r>
      <w:hyperlink w:anchor="_ENREF_26" w:tooltip="Dai, 2013 #26" w:history="1">
        <w:r w:rsidRPr="000459D8">
          <w:rPr>
            <w:rFonts w:ascii="Book Antiqua" w:hAnsi="Book Antiqua"/>
            <w:noProof/>
            <w:vertAlign w:val="superscript"/>
          </w:rPr>
          <w:t>26</w:t>
        </w:r>
      </w:hyperlink>
      <w:r w:rsidRPr="000459D8">
        <w:rPr>
          <w:rFonts w:ascii="Book Antiqua" w:hAnsi="Book Antiqua"/>
          <w:noProof/>
          <w:vertAlign w:val="superscript"/>
        </w:rPr>
        <w:t>,</w:t>
      </w:r>
      <w:hyperlink w:anchor="_ENREF_28" w:tooltip="Chen, 2010 #28" w:history="1">
        <w:r w:rsidRPr="000459D8">
          <w:rPr>
            <w:rFonts w:ascii="Book Antiqua" w:hAnsi="Book Antiqua"/>
            <w:noProof/>
            <w:vertAlign w:val="superscript"/>
          </w:rPr>
          <w:t>28</w:t>
        </w:r>
      </w:hyperlink>
      <w:r w:rsidRPr="000459D8">
        <w:rPr>
          <w:rFonts w:ascii="Book Antiqua" w:hAnsi="Book Antiqua"/>
          <w:noProof/>
          <w:vertAlign w:val="superscript"/>
        </w:rPr>
        <w:t>,</w:t>
      </w:r>
      <w:hyperlink w:anchor="_ENREF_35" w:tooltip="Li, 2008 #34" w:history="1">
        <w:r w:rsidRPr="000459D8">
          <w:rPr>
            <w:rFonts w:ascii="Book Antiqua" w:hAnsi="Book Antiqua"/>
            <w:noProof/>
            <w:vertAlign w:val="superscript"/>
          </w:rPr>
          <w:t>35</w:t>
        </w:r>
      </w:hyperlink>
      <w:r w:rsidRPr="000459D8">
        <w:rPr>
          <w:rFonts w:ascii="Book Antiqua" w:hAnsi="Book Antiqua"/>
          <w:noProof/>
          <w:vertAlign w:val="superscript"/>
        </w:rPr>
        <w:t>,</w:t>
      </w:r>
      <w:hyperlink w:anchor="_ENREF_39" w:tooltip="Nomura, 2012 #39" w:history="1">
        <w:r w:rsidRPr="000459D8">
          <w:rPr>
            <w:rFonts w:ascii="Book Antiqua" w:hAnsi="Book Antiqua"/>
            <w:noProof/>
            <w:vertAlign w:val="superscript"/>
          </w:rPr>
          <w:t>39-41</w:t>
        </w:r>
      </w:hyperlink>
      <w:r w:rsidRPr="000459D8">
        <w:rPr>
          <w:rFonts w:ascii="Book Antiqua" w:hAnsi="Book Antiqua"/>
          <w:noProof/>
          <w:vertAlign w:val="superscript"/>
        </w:rPr>
        <w:t>]</w:t>
      </w:r>
      <w:r w:rsidRPr="000459D8">
        <w:rPr>
          <w:rFonts w:ascii="Book Antiqua" w:hAnsi="Book Antiqua"/>
        </w:rPr>
        <w:fldChar w:fldCharType="end"/>
      </w:r>
      <w:r w:rsidRPr="000459D8">
        <w:rPr>
          <w:rFonts w:ascii="Book Antiqua" w:hAnsi="Book Antiqua"/>
        </w:rPr>
        <w:t>. Further studies of large populations with precise clinical information should be conducted to determine whether autoantibodies to TAAs are associated with patients’ clinical characteristics as well studies on the mechanism of the production of TAAs, with the aim of clarifying the role of specific TAAs as biomarkers for the early diagnosis and prognosis of HCC.</w:t>
      </w:r>
    </w:p>
    <w:p w:rsidR="0041571A" w:rsidRPr="000459D8" w:rsidRDefault="0041571A" w:rsidP="00B452AC">
      <w:pPr>
        <w:rPr>
          <w:rFonts w:ascii="Book Antiqua" w:hAnsi="Book Antiqua"/>
        </w:rPr>
      </w:pPr>
    </w:p>
    <w:p w:rsidR="0041571A" w:rsidRPr="000459D8" w:rsidRDefault="0041571A" w:rsidP="00B452AC">
      <w:pPr>
        <w:rPr>
          <w:rFonts w:ascii="Book Antiqua" w:hAnsi="Book Antiqua"/>
          <w:b/>
        </w:rPr>
      </w:pPr>
      <w:r w:rsidRPr="000459D8">
        <w:rPr>
          <w:rFonts w:ascii="Book Antiqua" w:hAnsi="Book Antiqua"/>
          <w:b/>
        </w:rPr>
        <w:t>REFERENCES</w:t>
      </w:r>
    </w:p>
    <w:p w:rsidR="0041571A" w:rsidRPr="000459D8" w:rsidRDefault="0041571A" w:rsidP="00267C9C">
      <w:pPr>
        <w:widowControl/>
        <w:rPr>
          <w:rFonts w:ascii="Book Antiqua" w:hAnsi="Book Antiqua" w:cs="宋体"/>
          <w:kern w:val="0"/>
        </w:rPr>
      </w:pPr>
      <w:r w:rsidRPr="000459D8">
        <w:rPr>
          <w:rFonts w:ascii="Book Antiqua" w:hAnsi="Book Antiqua"/>
        </w:rPr>
        <w:fldChar w:fldCharType="begin"/>
      </w:r>
      <w:r w:rsidRPr="000459D8">
        <w:rPr>
          <w:rFonts w:ascii="Book Antiqua" w:hAnsi="Book Antiqua"/>
        </w:rPr>
        <w:instrText xml:space="preserve"> ADDIN EN.REFLIST </w:instrText>
      </w:r>
      <w:r w:rsidRPr="000459D8">
        <w:rPr>
          <w:rFonts w:ascii="Book Antiqua" w:hAnsi="Book Antiqua"/>
        </w:rPr>
        <w:fldChar w:fldCharType="separate"/>
      </w:r>
      <w:r w:rsidRPr="000459D8">
        <w:rPr>
          <w:rFonts w:ascii="Book Antiqua" w:hAnsi="Book Antiqua" w:cs="宋体"/>
          <w:kern w:val="0"/>
        </w:rPr>
        <w:t xml:space="preserve">1 </w:t>
      </w:r>
      <w:r w:rsidRPr="000459D8">
        <w:rPr>
          <w:rFonts w:ascii="Book Antiqua" w:hAnsi="Book Antiqua" w:cs="宋体"/>
          <w:b/>
          <w:kern w:val="0"/>
        </w:rPr>
        <w:t>Theise ND</w:t>
      </w:r>
      <w:r w:rsidRPr="000459D8">
        <w:rPr>
          <w:rFonts w:ascii="Book Antiqua" w:hAnsi="Book Antiqua" w:cs="宋体"/>
          <w:kern w:val="0"/>
        </w:rPr>
        <w:t>, Chen CJ, Kew MC. Liver cancer. In: Stewart B, Wild C, editors. World Cancer Report, 2014: 577-593</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 </w:t>
      </w:r>
      <w:r w:rsidRPr="000459D8">
        <w:rPr>
          <w:rFonts w:ascii="Book Antiqua" w:hAnsi="Book Antiqua" w:cs="宋体"/>
          <w:b/>
          <w:bCs/>
          <w:kern w:val="0"/>
        </w:rPr>
        <w:t>Poon D</w:t>
      </w:r>
      <w:r w:rsidRPr="000459D8">
        <w:rPr>
          <w:rFonts w:ascii="Book Antiqua" w:hAnsi="Book Antiqua" w:cs="宋体"/>
          <w:kern w:val="0"/>
        </w:rPr>
        <w:t xml:space="preserve">, Anderson BO, Chen LT, Tanaka K, Lau WY, Van Cutsem E, Singh H, Chow WC, Ooi LL, Chow P, Khin MW, Koo WH; </w:t>
      </w:r>
      <w:hyperlink r:id="rId8" w:history="1">
        <w:r w:rsidRPr="000459D8">
          <w:rPr>
            <w:rFonts w:ascii="Book Antiqua" w:hAnsi="Book Antiqua" w:cs="宋体"/>
            <w:kern w:val="0"/>
          </w:rPr>
          <w:t>Asian Oncology Summit</w:t>
        </w:r>
      </w:hyperlink>
      <w:r w:rsidRPr="000459D8">
        <w:rPr>
          <w:rFonts w:ascii="Book Antiqua" w:hAnsi="Book Antiqua" w:cs="宋体"/>
          <w:kern w:val="0"/>
        </w:rPr>
        <w:t>. Management of hepatocellular carcinoma in Asia: consensus statement from the Asian Oncology Summit 2009. </w:t>
      </w:r>
      <w:r w:rsidRPr="000459D8">
        <w:rPr>
          <w:rFonts w:ascii="Book Antiqua" w:hAnsi="Book Antiqua" w:cs="宋体"/>
          <w:i/>
          <w:iCs/>
          <w:kern w:val="0"/>
        </w:rPr>
        <w:t>Lancet Oncol</w:t>
      </w:r>
      <w:r w:rsidRPr="000459D8">
        <w:rPr>
          <w:rFonts w:ascii="Book Antiqua" w:hAnsi="Book Antiqua" w:cs="宋体"/>
          <w:kern w:val="0"/>
        </w:rPr>
        <w:t> 2009; </w:t>
      </w:r>
      <w:r w:rsidRPr="000459D8">
        <w:rPr>
          <w:rFonts w:ascii="Book Antiqua" w:hAnsi="Book Antiqua" w:cs="宋体"/>
          <w:b/>
          <w:bCs/>
          <w:kern w:val="0"/>
        </w:rPr>
        <w:t>10</w:t>
      </w:r>
      <w:r w:rsidRPr="000459D8">
        <w:rPr>
          <w:rFonts w:ascii="Book Antiqua" w:hAnsi="Book Antiqua" w:cs="宋体"/>
          <w:kern w:val="0"/>
        </w:rPr>
        <w:t>: 1111-1118 [PMID: 19880065 DOI: 10.1016/S1470-2045(09)70241-4]</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 </w:t>
      </w:r>
      <w:r w:rsidRPr="000459D8">
        <w:rPr>
          <w:rFonts w:ascii="Book Antiqua" w:hAnsi="Book Antiqua" w:cs="宋体"/>
          <w:b/>
          <w:bCs/>
          <w:kern w:val="0"/>
        </w:rPr>
        <w:t>Lee JM</w:t>
      </w:r>
      <w:r w:rsidRPr="000459D8">
        <w:rPr>
          <w:rFonts w:ascii="Book Antiqua" w:hAnsi="Book Antiqua" w:cs="宋体"/>
          <w:kern w:val="0"/>
        </w:rPr>
        <w:t>, Yoon JH, Kim KW. Diagnosis of hepatocellular carcinoma: newer radiological tools. </w:t>
      </w:r>
      <w:r w:rsidRPr="000459D8">
        <w:rPr>
          <w:rFonts w:ascii="Book Antiqua" w:hAnsi="Book Antiqua" w:cs="宋体"/>
          <w:i/>
          <w:iCs/>
          <w:kern w:val="0"/>
        </w:rPr>
        <w:t>Semin Oncol</w:t>
      </w:r>
      <w:r w:rsidRPr="000459D8">
        <w:rPr>
          <w:rFonts w:ascii="Book Antiqua" w:hAnsi="Book Antiqua" w:cs="宋体"/>
          <w:kern w:val="0"/>
        </w:rPr>
        <w:t> 2012; </w:t>
      </w:r>
      <w:r w:rsidRPr="000459D8">
        <w:rPr>
          <w:rFonts w:ascii="Book Antiqua" w:hAnsi="Book Antiqua" w:cs="宋体"/>
          <w:b/>
          <w:bCs/>
          <w:kern w:val="0"/>
        </w:rPr>
        <w:t>39</w:t>
      </w:r>
      <w:r w:rsidRPr="000459D8">
        <w:rPr>
          <w:rFonts w:ascii="Book Antiqua" w:hAnsi="Book Antiqua" w:cs="宋体"/>
          <w:kern w:val="0"/>
        </w:rPr>
        <w:t>: 399-409 [PMID: 22846858 DOI: 10.1053/j.seminoncol.2012.05.010]</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 </w:t>
      </w:r>
      <w:r w:rsidRPr="000459D8">
        <w:rPr>
          <w:rFonts w:ascii="Book Antiqua" w:hAnsi="Book Antiqua" w:cs="宋体"/>
          <w:b/>
          <w:bCs/>
          <w:kern w:val="0"/>
        </w:rPr>
        <w:t>Bertino G</w:t>
      </w:r>
      <w:r w:rsidRPr="000459D8">
        <w:rPr>
          <w:rFonts w:ascii="Book Antiqua" w:hAnsi="Book Antiqua" w:cs="宋体"/>
          <w:kern w:val="0"/>
        </w:rPr>
        <w:t>, Ardiri A, Malaguarnera M, Malaguarnera G, Bertino N, Calvagno GS. Hepatocellualar carcinoma serum markers. </w:t>
      </w:r>
      <w:r w:rsidRPr="000459D8">
        <w:rPr>
          <w:rFonts w:ascii="Book Antiqua" w:hAnsi="Book Antiqua" w:cs="宋体"/>
          <w:i/>
          <w:iCs/>
          <w:kern w:val="0"/>
        </w:rPr>
        <w:t>Semin Oncol</w:t>
      </w:r>
      <w:r w:rsidRPr="000459D8">
        <w:rPr>
          <w:rFonts w:ascii="Book Antiqua" w:hAnsi="Book Antiqua" w:cs="宋体"/>
          <w:kern w:val="0"/>
        </w:rPr>
        <w:t> 2012; </w:t>
      </w:r>
      <w:r w:rsidRPr="000459D8">
        <w:rPr>
          <w:rFonts w:ascii="Book Antiqua" w:hAnsi="Book Antiqua" w:cs="宋体"/>
          <w:b/>
          <w:bCs/>
          <w:kern w:val="0"/>
        </w:rPr>
        <w:t>39</w:t>
      </w:r>
      <w:r w:rsidRPr="000459D8">
        <w:rPr>
          <w:rFonts w:ascii="Book Antiqua" w:hAnsi="Book Antiqua" w:cs="宋体"/>
          <w:kern w:val="0"/>
        </w:rPr>
        <w:t>: 410-433 [PMID: 22846859 DOI: 10.1053/j.seminoncol.2012.05.001]</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5 </w:t>
      </w:r>
      <w:r w:rsidRPr="000459D8">
        <w:rPr>
          <w:rFonts w:ascii="Book Antiqua" w:hAnsi="Book Antiqua" w:cs="宋体"/>
          <w:b/>
          <w:bCs/>
          <w:kern w:val="0"/>
        </w:rPr>
        <w:t>Masuzaki R</w:t>
      </w:r>
      <w:r w:rsidRPr="000459D8">
        <w:rPr>
          <w:rFonts w:ascii="Book Antiqua" w:hAnsi="Book Antiqua" w:cs="宋体"/>
          <w:kern w:val="0"/>
        </w:rPr>
        <w:t>, Karp SJ, Omata M. New serum markers of hepatocellular carcinoma. </w:t>
      </w:r>
      <w:r w:rsidRPr="000459D8">
        <w:rPr>
          <w:rFonts w:ascii="Book Antiqua" w:hAnsi="Book Antiqua" w:cs="宋体"/>
          <w:i/>
          <w:iCs/>
          <w:kern w:val="0"/>
        </w:rPr>
        <w:t>Semin Oncol</w:t>
      </w:r>
      <w:r w:rsidRPr="000459D8">
        <w:rPr>
          <w:rFonts w:ascii="Book Antiqua" w:hAnsi="Book Antiqua" w:cs="宋体"/>
          <w:kern w:val="0"/>
        </w:rPr>
        <w:t> 2012; </w:t>
      </w:r>
      <w:r w:rsidRPr="000459D8">
        <w:rPr>
          <w:rFonts w:ascii="Book Antiqua" w:hAnsi="Book Antiqua" w:cs="宋体"/>
          <w:b/>
          <w:bCs/>
          <w:kern w:val="0"/>
        </w:rPr>
        <w:t>39</w:t>
      </w:r>
      <w:r w:rsidRPr="000459D8">
        <w:rPr>
          <w:rFonts w:ascii="Book Antiqua" w:hAnsi="Book Antiqua" w:cs="宋体"/>
          <w:kern w:val="0"/>
        </w:rPr>
        <w:t>: 434-439 [PMID: 22846860 DOI: 10.1053/j.seminoncol.2012.05.009]</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6 </w:t>
      </w:r>
      <w:r w:rsidRPr="000459D8">
        <w:rPr>
          <w:rFonts w:ascii="Book Antiqua" w:hAnsi="Book Antiqua" w:cs="宋体"/>
          <w:b/>
          <w:bCs/>
          <w:kern w:val="0"/>
        </w:rPr>
        <w:t>Shen Q</w:t>
      </w:r>
      <w:r w:rsidRPr="000459D8">
        <w:rPr>
          <w:rFonts w:ascii="Book Antiqua" w:hAnsi="Book Antiqua" w:cs="宋体"/>
          <w:kern w:val="0"/>
        </w:rPr>
        <w:t>, Fan J, Yang XR, Tan Y, Zhao W, Xu Y, Wang N, Niu Y, Wu Z, Zhou J, Qiu SJ, Shi YH, Yu B, Tang N, Chu W, Wang M, Wu J, Zhang Z, Yang S, Gu J, Wang H, Qin W. Serum DKK1 as a protein biomarker for the diagnosis of hepatocellular carcinoma: a large-scale, multicentre study. </w:t>
      </w:r>
      <w:r w:rsidRPr="000459D8">
        <w:rPr>
          <w:rFonts w:ascii="Book Antiqua" w:hAnsi="Book Antiqua" w:cs="宋体"/>
          <w:i/>
          <w:iCs/>
          <w:kern w:val="0"/>
        </w:rPr>
        <w:t>Lancet Oncol</w:t>
      </w:r>
      <w:r w:rsidRPr="000459D8">
        <w:rPr>
          <w:rFonts w:ascii="Book Antiqua" w:hAnsi="Book Antiqua" w:cs="宋体"/>
          <w:kern w:val="0"/>
        </w:rPr>
        <w:t> 2012; </w:t>
      </w:r>
      <w:r w:rsidRPr="000459D8">
        <w:rPr>
          <w:rFonts w:ascii="Book Antiqua" w:hAnsi="Book Antiqua" w:cs="宋体"/>
          <w:b/>
          <w:bCs/>
          <w:kern w:val="0"/>
        </w:rPr>
        <w:t>13</w:t>
      </w:r>
      <w:r w:rsidRPr="000459D8">
        <w:rPr>
          <w:rFonts w:ascii="Book Antiqua" w:hAnsi="Book Antiqua" w:cs="宋体"/>
          <w:kern w:val="0"/>
        </w:rPr>
        <w:t>: 817-826 [PMID: 22738799 DOI: 10.1016/S1470-2045(12)70233-4]</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 xml:space="preserve">7 </w:t>
      </w:r>
      <w:hyperlink r:id="rId9" w:history="1">
        <w:r w:rsidRPr="000459D8">
          <w:rPr>
            <w:rFonts w:ascii="Book Antiqua" w:hAnsi="Book Antiqua" w:cs="宋体"/>
            <w:b/>
            <w:kern w:val="0"/>
          </w:rPr>
          <w:t>Zhao YJ</w:t>
        </w:r>
      </w:hyperlink>
      <w:r w:rsidRPr="000459D8">
        <w:rPr>
          <w:rFonts w:ascii="Book Antiqua" w:hAnsi="Book Antiqua" w:cs="宋体"/>
          <w:kern w:val="0"/>
        </w:rPr>
        <w:t>, </w:t>
      </w:r>
      <w:hyperlink r:id="rId10" w:history="1">
        <w:r w:rsidRPr="000459D8">
          <w:rPr>
            <w:rFonts w:ascii="Book Antiqua" w:hAnsi="Book Antiqua" w:cs="宋体"/>
            <w:kern w:val="0"/>
          </w:rPr>
          <w:t>Ju Q</w:t>
        </w:r>
      </w:hyperlink>
      <w:r w:rsidRPr="000459D8">
        <w:rPr>
          <w:rFonts w:ascii="Book Antiqua" w:hAnsi="Book Antiqua" w:cs="宋体"/>
          <w:kern w:val="0"/>
        </w:rPr>
        <w:t>, </w:t>
      </w:r>
      <w:hyperlink r:id="rId11" w:history="1">
        <w:r w:rsidRPr="000459D8">
          <w:rPr>
            <w:rFonts w:ascii="Book Antiqua" w:hAnsi="Book Antiqua" w:cs="宋体"/>
            <w:kern w:val="0"/>
          </w:rPr>
          <w:t>Li GC</w:t>
        </w:r>
      </w:hyperlink>
      <w:r w:rsidRPr="000459D8">
        <w:rPr>
          <w:rFonts w:ascii="Book Antiqua" w:hAnsi="Book Antiqua" w:cs="宋体"/>
          <w:kern w:val="0"/>
        </w:rPr>
        <w:t>. Tumor markers for hepatocellular carcinoma. </w:t>
      </w:r>
      <w:r w:rsidRPr="000459D8">
        <w:rPr>
          <w:rFonts w:ascii="Book Antiqua" w:hAnsi="Book Antiqua" w:cs="宋体"/>
          <w:i/>
          <w:iCs/>
          <w:kern w:val="0"/>
        </w:rPr>
        <w:t>Mol Clin Oncol</w:t>
      </w:r>
      <w:r w:rsidRPr="000459D8">
        <w:rPr>
          <w:rFonts w:ascii="Book Antiqua" w:hAnsi="Book Antiqua" w:cs="宋体"/>
          <w:kern w:val="0"/>
        </w:rPr>
        <w:t> 2013; </w:t>
      </w:r>
      <w:r w:rsidRPr="000459D8">
        <w:rPr>
          <w:rFonts w:ascii="Book Antiqua" w:hAnsi="Book Antiqua" w:cs="宋体"/>
          <w:b/>
          <w:bCs/>
          <w:kern w:val="0"/>
        </w:rPr>
        <w:t>1</w:t>
      </w:r>
      <w:r w:rsidRPr="000459D8">
        <w:rPr>
          <w:rFonts w:ascii="Book Antiqua" w:hAnsi="Book Antiqua" w:cs="宋体"/>
          <w:kern w:val="0"/>
        </w:rPr>
        <w:t>: 593-598 [PMID: 24649215 DOI: 10.3892/mco.2013.119]</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8 </w:t>
      </w:r>
      <w:r w:rsidRPr="000459D8">
        <w:rPr>
          <w:rFonts w:ascii="Book Antiqua" w:hAnsi="Book Antiqua" w:cs="宋体"/>
          <w:b/>
          <w:bCs/>
          <w:kern w:val="0"/>
        </w:rPr>
        <w:t>Farinati F</w:t>
      </w:r>
      <w:r w:rsidRPr="000459D8">
        <w:rPr>
          <w:rFonts w:ascii="Book Antiqua" w:hAnsi="Book Antiqua" w:cs="宋体"/>
          <w:kern w:val="0"/>
        </w:rPr>
        <w:t>, Marino D, De Giorgio M, Baldan A, Cantarini M, Cursaro C, Rapaccini G, Del Poggio P, Di Nolfo MA, Benvegnù L, Zoli M, Borzio F, Bernardi M, Trevisani F. Diagnostic and prognostic role of alpha-fetoprotein in hepatocellular carcinoma: both or neither? </w:t>
      </w:r>
      <w:r w:rsidRPr="000459D8">
        <w:rPr>
          <w:rFonts w:ascii="Book Antiqua" w:hAnsi="Book Antiqua" w:cs="宋体"/>
          <w:i/>
          <w:iCs/>
          <w:kern w:val="0"/>
        </w:rPr>
        <w:t>Am J Gastroenterol</w:t>
      </w:r>
      <w:r w:rsidRPr="000459D8">
        <w:rPr>
          <w:rFonts w:ascii="Book Antiqua" w:hAnsi="Book Antiqua" w:cs="宋体"/>
          <w:kern w:val="0"/>
        </w:rPr>
        <w:t> 2006; </w:t>
      </w:r>
      <w:r w:rsidRPr="000459D8">
        <w:rPr>
          <w:rFonts w:ascii="Book Antiqua" w:hAnsi="Book Antiqua" w:cs="宋体"/>
          <w:b/>
          <w:bCs/>
          <w:kern w:val="0"/>
        </w:rPr>
        <w:t>101</w:t>
      </w:r>
      <w:r w:rsidRPr="000459D8">
        <w:rPr>
          <w:rFonts w:ascii="Book Antiqua" w:hAnsi="Book Antiqua" w:cs="宋体"/>
          <w:kern w:val="0"/>
        </w:rPr>
        <w:t>: 524-532 [PMID: 16542289 DOI: 10.1111/j.1572-0241.2006.00443.x]</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9 </w:t>
      </w:r>
      <w:r w:rsidRPr="000459D8">
        <w:rPr>
          <w:rFonts w:ascii="Book Antiqua" w:hAnsi="Book Antiqua" w:cs="宋体"/>
          <w:b/>
          <w:bCs/>
          <w:kern w:val="0"/>
        </w:rPr>
        <w:t>Casiano CA</w:t>
      </w:r>
      <w:r w:rsidRPr="000459D8">
        <w:rPr>
          <w:rFonts w:ascii="Book Antiqua" w:hAnsi="Book Antiqua" w:cs="宋体"/>
          <w:kern w:val="0"/>
        </w:rPr>
        <w:t>, Mediavilla-Varela M, Tan EM. Tumor-associated antigen arrays for the serological diagnosis of cancer. </w:t>
      </w:r>
      <w:r w:rsidRPr="000459D8">
        <w:rPr>
          <w:rFonts w:ascii="Book Antiqua" w:hAnsi="Book Antiqua" w:cs="宋体"/>
          <w:i/>
          <w:iCs/>
          <w:kern w:val="0"/>
        </w:rPr>
        <w:t>Mol Cell Proteomics</w:t>
      </w:r>
      <w:r w:rsidRPr="000459D8">
        <w:rPr>
          <w:rFonts w:ascii="Book Antiqua" w:hAnsi="Book Antiqua" w:cs="宋体"/>
          <w:kern w:val="0"/>
        </w:rPr>
        <w:t> 2006; </w:t>
      </w:r>
      <w:r w:rsidRPr="000459D8">
        <w:rPr>
          <w:rFonts w:ascii="Book Antiqua" w:hAnsi="Book Antiqua" w:cs="宋体"/>
          <w:b/>
          <w:bCs/>
          <w:kern w:val="0"/>
        </w:rPr>
        <w:t>5</w:t>
      </w:r>
      <w:r w:rsidRPr="000459D8">
        <w:rPr>
          <w:rFonts w:ascii="Book Antiqua" w:hAnsi="Book Antiqua" w:cs="宋体"/>
          <w:kern w:val="0"/>
        </w:rPr>
        <w:t>: 1745-1759 [PMID: 16733262 DOI: 10.1074/mcp.R600010-MCP200]</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0 </w:t>
      </w:r>
      <w:r w:rsidRPr="000459D8">
        <w:rPr>
          <w:rFonts w:ascii="Book Antiqua" w:hAnsi="Book Antiqua" w:cs="宋体"/>
          <w:b/>
          <w:bCs/>
          <w:kern w:val="0"/>
        </w:rPr>
        <w:t>Lacombe J</w:t>
      </w:r>
      <w:r w:rsidRPr="000459D8">
        <w:rPr>
          <w:rFonts w:ascii="Book Antiqua" w:hAnsi="Book Antiqua" w:cs="宋体"/>
          <w:kern w:val="0"/>
        </w:rPr>
        <w:t>, Mangé A, Solassol J. Use of autoantibodies to detect the onset of breast cancer. </w:t>
      </w:r>
      <w:r w:rsidRPr="000459D8">
        <w:rPr>
          <w:rFonts w:ascii="Book Antiqua" w:hAnsi="Book Antiqua" w:cs="宋体"/>
          <w:i/>
          <w:iCs/>
          <w:kern w:val="0"/>
        </w:rPr>
        <w:t>J Immunol Res</w:t>
      </w:r>
      <w:r w:rsidRPr="000459D8">
        <w:rPr>
          <w:rFonts w:ascii="Book Antiqua" w:hAnsi="Book Antiqua" w:cs="宋体"/>
          <w:kern w:val="0"/>
        </w:rPr>
        <w:t> 2014; </w:t>
      </w:r>
      <w:r w:rsidRPr="000459D8">
        <w:rPr>
          <w:rFonts w:ascii="Book Antiqua" w:hAnsi="Book Antiqua" w:cs="宋体"/>
          <w:b/>
          <w:bCs/>
          <w:kern w:val="0"/>
        </w:rPr>
        <w:t>2014</w:t>
      </w:r>
      <w:r w:rsidRPr="000459D8">
        <w:rPr>
          <w:rFonts w:ascii="Book Antiqua" w:hAnsi="Book Antiqua" w:cs="宋体"/>
          <w:kern w:val="0"/>
        </w:rPr>
        <w:t>: 574981 [PMID: 25143958 DOI: 10.1155/2014/574981]</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1 </w:t>
      </w:r>
      <w:r w:rsidRPr="000459D8">
        <w:rPr>
          <w:rFonts w:ascii="Book Antiqua" w:hAnsi="Book Antiqua" w:cs="宋体"/>
          <w:b/>
          <w:bCs/>
          <w:kern w:val="0"/>
        </w:rPr>
        <w:t>Tan HT</w:t>
      </w:r>
      <w:r w:rsidRPr="000459D8">
        <w:rPr>
          <w:rFonts w:ascii="Book Antiqua" w:hAnsi="Book Antiqua" w:cs="宋体"/>
          <w:kern w:val="0"/>
        </w:rPr>
        <w:t>, Low J, Lim SG, Chung MC. Serum autoantibodies as biomarkers for early cancer detection. </w:t>
      </w:r>
      <w:r w:rsidRPr="000459D8">
        <w:rPr>
          <w:rFonts w:ascii="Book Antiqua" w:hAnsi="Book Antiqua" w:cs="宋体"/>
          <w:i/>
          <w:iCs/>
          <w:kern w:val="0"/>
        </w:rPr>
        <w:t>FEBS J</w:t>
      </w:r>
      <w:r w:rsidRPr="000459D8">
        <w:rPr>
          <w:rFonts w:ascii="Book Antiqua" w:hAnsi="Book Antiqua" w:cs="宋体"/>
          <w:kern w:val="0"/>
        </w:rPr>
        <w:t> 2009; </w:t>
      </w:r>
      <w:r w:rsidRPr="000459D8">
        <w:rPr>
          <w:rFonts w:ascii="Book Antiqua" w:hAnsi="Book Antiqua" w:cs="宋体"/>
          <w:b/>
          <w:bCs/>
          <w:kern w:val="0"/>
        </w:rPr>
        <w:t>276</w:t>
      </w:r>
      <w:r w:rsidRPr="000459D8">
        <w:rPr>
          <w:rFonts w:ascii="Book Antiqua" w:hAnsi="Book Antiqua" w:cs="宋体"/>
          <w:kern w:val="0"/>
        </w:rPr>
        <w:t>: 6880-6904 [PMID: 19860826 DOI: 10.1111/j.1742-4658.2009.07396.x]</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2 </w:t>
      </w:r>
      <w:r w:rsidRPr="000459D8">
        <w:rPr>
          <w:rFonts w:ascii="Book Antiqua" w:hAnsi="Book Antiqua" w:cs="宋体"/>
          <w:b/>
          <w:bCs/>
          <w:kern w:val="0"/>
        </w:rPr>
        <w:t>Li Y</w:t>
      </w:r>
      <w:r w:rsidRPr="000459D8">
        <w:rPr>
          <w:rFonts w:ascii="Book Antiqua" w:hAnsi="Book Antiqua" w:cs="宋体"/>
          <w:kern w:val="0"/>
        </w:rPr>
        <w:t>, Jiang T, Zhang J, Zhang B, Yang W, You G, Xu K, Wu J, Luo C, Song SW. Elevated serum antibodies against insulin-like growth factor-binding protein-2 allow detecting early-stage cancers: evidences from glioma and colorectal carcinoma studies. </w:t>
      </w:r>
      <w:r w:rsidRPr="000459D8">
        <w:rPr>
          <w:rFonts w:ascii="Book Antiqua" w:hAnsi="Book Antiqua" w:cs="宋体"/>
          <w:i/>
          <w:iCs/>
          <w:kern w:val="0"/>
        </w:rPr>
        <w:t>Ann Oncol</w:t>
      </w:r>
      <w:r w:rsidRPr="000459D8">
        <w:rPr>
          <w:rFonts w:ascii="Book Antiqua" w:hAnsi="Book Antiqua" w:cs="宋体"/>
          <w:kern w:val="0"/>
        </w:rPr>
        <w:t> 2012; </w:t>
      </w:r>
      <w:r w:rsidRPr="000459D8">
        <w:rPr>
          <w:rFonts w:ascii="Book Antiqua" w:hAnsi="Book Antiqua" w:cs="宋体"/>
          <w:b/>
          <w:bCs/>
          <w:kern w:val="0"/>
        </w:rPr>
        <w:t>23</w:t>
      </w:r>
      <w:r w:rsidRPr="000459D8">
        <w:rPr>
          <w:rFonts w:ascii="Book Antiqua" w:hAnsi="Book Antiqua" w:cs="宋体"/>
          <w:kern w:val="0"/>
        </w:rPr>
        <w:t>: 2415-2422 [PMID: 22357443 DOI: 10.1093/annonc/mds007]</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3 </w:t>
      </w:r>
      <w:r w:rsidRPr="000459D8">
        <w:rPr>
          <w:rFonts w:ascii="Book Antiqua" w:hAnsi="Book Antiqua" w:cs="宋体"/>
          <w:b/>
          <w:bCs/>
          <w:kern w:val="0"/>
        </w:rPr>
        <w:t>Akere A</w:t>
      </w:r>
      <w:r w:rsidRPr="000459D8">
        <w:rPr>
          <w:rFonts w:ascii="Book Antiqua" w:hAnsi="Book Antiqua" w:cs="宋体"/>
          <w:kern w:val="0"/>
        </w:rPr>
        <w:t>, Otegbayo JA. Evaluation of the pattern and prognostic implications of anti-p53 in hepatocellular carcinoma. </w:t>
      </w:r>
      <w:r w:rsidRPr="000459D8">
        <w:rPr>
          <w:rFonts w:ascii="Book Antiqua" w:hAnsi="Book Antiqua" w:cs="宋体"/>
          <w:i/>
          <w:iCs/>
          <w:kern w:val="0"/>
        </w:rPr>
        <w:t>Singapore Med J</w:t>
      </w:r>
      <w:r w:rsidRPr="000459D8">
        <w:rPr>
          <w:rFonts w:ascii="Book Antiqua" w:hAnsi="Book Antiqua" w:cs="宋体"/>
          <w:kern w:val="0"/>
        </w:rPr>
        <w:t> 2007; </w:t>
      </w:r>
      <w:r w:rsidRPr="000459D8">
        <w:rPr>
          <w:rFonts w:ascii="Book Antiqua" w:hAnsi="Book Antiqua" w:cs="宋体"/>
          <w:b/>
          <w:bCs/>
          <w:kern w:val="0"/>
        </w:rPr>
        <w:t>48</w:t>
      </w:r>
      <w:r w:rsidRPr="000459D8">
        <w:rPr>
          <w:rFonts w:ascii="Book Antiqua" w:hAnsi="Book Antiqua" w:cs="宋体"/>
          <w:kern w:val="0"/>
        </w:rPr>
        <w:t>: 41-44 [PMID: 17245515]</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4 </w:t>
      </w:r>
      <w:r w:rsidRPr="000459D8">
        <w:rPr>
          <w:rFonts w:ascii="Book Antiqua" w:hAnsi="Book Antiqua" w:cs="宋体"/>
          <w:b/>
          <w:bCs/>
          <w:kern w:val="0"/>
        </w:rPr>
        <w:t>Ryder SD</w:t>
      </w:r>
      <w:r w:rsidRPr="000459D8">
        <w:rPr>
          <w:rFonts w:ascii="Book Antiqua" w:hAnsi="Book Antiqua" w:cs="宋体"/>
          <w:kern w:val="0"/>
        </w:rPr>
        <w:t>, Rizzi PM, Volkmann M, Metivier E, Pereira LM, Galle PR, Naoumov NV, Zentgraf H, Williams R. Use of specific ELISA for the detection of antibodies directed against p53 protein in patients with hepatocellular carcinoma. </w:t>
      </w:r>
      <w:r w:rsidRPr="000459D8">
        <w:rPr>
          <w:rFonts w:ascii="Book Antiqua" w:hAnsi="Book Antiqua" w:cs="宋体"/>
          <w:i/>
          <w:iCs/>
          <w:kern w:val="0"/>
        </w:rPr>
        <w:t>J Clin Pathol</w:t>
      </w:r>
      <w:r w:rsidRPr="000459D8">
        <w:rPr>
          <w:rFonts w:ascii="Book Antiqua" w:hAnsi="Book Antiqua" w:cs="宋体"/>
          <w:kern w:val="0"/>
        </w:rPr>
        <w:t> 1996; </w:t>
      </w:r>
      <w:r w:rsidRPr="000459D8">
        <w:rPr>
          <w:rFonts w:ascii="Book Antiqua" w:hAnsi="Book Antiqua" w:cs="宋体"/>
          <w:b/>
          <w:bCs/>
          <w:kern w:val="0"/>
        </w:rPr>
        <w:t>49</w:t>
      </w:r>
      <w:r w:rsidRPr="000459D8">
        <w:rPr>
          <w:rFonts w:ascii="Book Antiqua" w:hAnsi="Book Antiqua" w:cs="宋体"/>
          <w:kern w:val="0"/>
        </w:rPr>
        <w:t xml:space="preserve">: 295-299 [PMID: 8655704 DOI: </w:t>
      </w:r>
      <w:r w:rsidRPr="000459D8">
        <w:rPr>
          <w:rFonts w:ascii="Book Antiqua" w:hAnsi="Book Antiqua"/>
          <w:shd w:val="clear" w:color="auto" w:fill="FFFFFF"/>
        </w:rPr>
        <w:t>10.1136/jcp.49.4.295</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5 </w:t>
      </w:r>
      <w:r w:rsidRPr="000459D8">
        <w:rPr>
          <w:rFonts w:ascii="Book Antiqua" w:hAnsi="Book Antiqua" w:cs="宋体"/>
          <w:b/>
          <w:bCs/>
          <w:kern w:val="0"/>
        </w:rPr>
        <w:t>Gadelhak NA</w:t>
      </w:r>
      <w:r w:rsidRPr="000459D8">
        <w:rPr>
          <w:rFonts w:ascii="Book Antiqua" w:hAnsi="Book Antiqua" w:cs="宋体"/>
          <w:kern w:val="0"/>
        </w:rPr>
        <w:t>, Gadelhak SA, El-Morsi DA, Abdelaziz MM, Abbas AT, El-Emshaty HM. Prognostic significance of three hepatitis markers (p53 antibodies, vascular endothelial growth factors and alpha fetoprotein) in patients with hepatocellular carcinoma. </w:t>
      </w:r>
      <w:r w:rsidRPr="000459D8">
        <w:rPr>
          <w:rFonts w:ascii="Book Antiqua" w:hAnsi="Book Antiqua" w:cs="宋体"/>
          <w:i/>
          <w:iCs/>
          <w:kern w:val="0"/>
        </w:rPr>
        <w:t>Hepatogastroenterology</w:t>
      </w:r>
      <w:r w:rsidRPr="000459D8">
        <w:rPr>
          <w:rFonts w:ascii="Book Antiqua" w:hAnsi="Book Antiqua" w:cs="宋体"/>
          <w:kern w:val="0"/>
        </w:rPr>
        <w:t> 2009; </w:t>
      </w:r>
      <w:r w:rsidRPr="000459D8">
        <w:rPr>
          <w:rFonts w:ascii="Book Antiqua" w:hAnsi="Book Antiqua" w:cs="宋体"/>
          <w:b/>
          <w:bCs/>
          <w:kern w:val="0"/>
        </w:rPr>
        <w:t>56</w:t>
      </w:r>
      <w:r w:rsidRPr="000459D8">
        <w:rPr>
          <w:rFonts w:ascii="Book Antiqua" w:hAnsi="Book Antiqua" w:cs="宋体"/>
          <w:kern w:val="0"/>
        </w:rPr>
        <w:t>: 1417-1424 [PMID: 19950803]</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6 </w:t>
      </w:r>
      <w:r w:rsidRPr="000459D8">
        <w:rPr>
          <w:rFonts w:ascii="Book Antiqua" w:hAnsi="Book Antiqua" w:cs="宋体"/>
          <w:b/>
          <w:bCs/>
          <w:kern w:val="0"/>
        </w:rPr>
        <w:t>Reuschenbach M</w:t>
      </w:r>
      <w:r w:rsidRPr="000459D8">
        <w:rPr>
          <w:rFonts w:ascii="Book Antiqua" w:hAnsi="Book Antiqua" w:cs="宋体"/>
          <w:kern w:val="0"/>
        </w:rPr>
        <w:t>, von Knebel Doeberitz M, Wentzensen N. A systematic review of humoral immune responses against tumor antigens. </w:t>
      </w:r>
      <w:r w:rsidRPr="000459D8">
        <w:rPr>
          <w:rFonts w:ascii="Book Antiqua" w:hAnsi="Book Antiqua" w:cs="宋体"/>
          <w:i/>
          <w:iCs/>
          <w:kern w:val="0"/>
        </w:rPr>
        <w:t>Cancer Immunol Immunother</w:t>
      </w:r>
      <w:r w:rsidRPr="000459D8">
        <w:rPr>
          <w:rFonts w:ascii="Book Antiqua" w:hAnsi="Book Antiqua" w:cs="宋体"/>
          <w:kern w:val="0"/>
        </w:rPr>
        <w:t> 2009; </w:t>
      </w:r>
      <w:r w:rsidRPr="000459D8">
        <w:rPr>
          <w:rFonts w:ascii="Book Antiqua" w:hAnsi="Book Antiqua" w:cs="宋体"/>
          <w:b/>
          <w:bCs/>
          <w:kern w:val="0"/>
        </w:rPr>
        <w:t>58</w:t>
      </w:r>
      <w:r w:rsidRPr="000459D8">
        <w:rPr>
          <w:rFonts w:ascii="Book Antiqua" w:hAnsi="Book Antiqua" w:cs="宋体"/>
          <w:kern w:val="0"/>
        </w:rPr>
        <w:t>: 1535-1544 [PMID: 19562338 DOI: 10.1007/s00262-009-0733-4]</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7 </w:t>
      </w:r>
      <w:r w:rsidRPr="000459D8">
        <w:rPr>
          <w:rFonts w:ascii="Book Antiqua" w:hAnsi="Book Antiqua" w:cs="宋体"/>
          <w:b/>
          <w:bCs/>
          <w:kern w:val="0"/>
        </w:rPr>
        <w:t>Su Y</w:t>
      </w:r>
      <w:r w:rsidRPr="000459D8">
        <w:rPr>
          <w:rFonts w:ascii="Book Antiqua" w:hAnsi="Book Antiqua" w:cs="宋体"/>
          <w:kern w:val="0"/>
        </w:rPr>
        <w:t>, Qian H, Zhang J, Wang S, Shi P, Peng X. The diversity expression of p62 in digestive system cancers. </w:t>
      </w:r>
      <w:r w:rsidRPr="000459D8">
        <w:rPr>
          <w:rFonts w:ascii="Book Antiqua" w:hAnsi="Book Antiqua" w:cs="宋体"/>
          <w:i/>
          <w:iCs/>
          <w:kern w:val="0"/>
        </w:rPr>
        <w:t>Clin Immunol</w:t>
      </w:r>
      <w:r w:rsidRPr="000459D8">
        <w:rPr>
          <w:rFonts w:ascii="Book Antiqua" w:hAnsi="Book Antiqua" w:cs="宋体"/>
          <w:kern w:val="0"/>
        </w:rPr>
        <w:t> 2005; </w:t>
      </w:r>
      <w:r w:rsidRPr="000459D8">
        <w:rPr>
          <w:rFonts w:ascii="Book Antiqua" w:hAnsi="Book Antiqua" w:cs="宋体"/>
          <w:b/>
          <w:bCs/>
          <w:kern w:val="0"/>
        </w:rPr>
        <w:t>116</w:t>
      </w:r>
      <w:r w:rsidRPr="000459D8">
        <w:rPr>
          <w:rFonts w:ascii="Book Antiqua" w:hAnsi="Book Antiqua" w:cs="宋体"/>
          <w:kern w:val="0"/>
        </w:rPr>
        <w:t>: 118-123 [PMID: 15886058 DOI: 10.1016/j.clim.2005.04.004]</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8 </w:t>
      </w:r>
      <w:r w:rsidRPr="000459D8">
        <w:rPr>
          <w:rFonts w:ascii="Book Antiqua" w:hAnsi="Book Antiqua" w:cs="宋体"/>
          <w:b/>
          <w:bCs/>
          <w:kern w:val="0"/>
        </w:rPr>
        <w:t>Himoto T</w:t>
      </w:r>
      <w:r w:rsidRPr="000459D8">
        <w:rPr>
          <w:rFonts w:ascii="Book Antiqua" w:hAnsi="Book Antiqua" w:cs="宋体"/>
          <w:kern w:val="0"/>
        </w:rPr>
        <w:t>, Kuriyama S, Zhang JY, Chan EK, Kimura Y, Masaki T, Uchida N, Nishioka M, Tan EM. Analyses of autoantibodies against tumor-associated antigens in patients with hepatocellular carcinoma. </w:t>
      </w:r>
      <w:r w:rsidRPr="000459D8">
        <w:rPr>
          <w:rFonts w:ascii="Book Antiqua" w:hAnsi="Book Antiqua" w:cs="宋体"/>
          <w:i/>
          <w:iCs/>
          <w:kern w:val="0"/>
        </w:rPr>
        <w:t>Int J Oncol</w:t>
      </w:r>
      <w:r w:rsidRPr="000459D8">
        <w:rPr>
          <w:rFonts w:ascii="Book Antiqua" w:hAnsi="Book Antiqua" w:cs="宋体"/>
          <w:kern w:val="0"/>
        </w:rPr>
        <w:t> 2005; </w:t>
      </w:r>
      <w:r w:rsidRPr="000459D8">
        <w:rPr>
          <w:rFonts w:ascii="Book Antiqua" w:hAnsi="Book Antiqua" w:cs="宋体"/>
          <w:b/>
          <w:bCs/>
          <w:kern w:val="0"/>
        </w:rPr>
        <w:t>27</w:t>
      </w:r>
      <w:r w:rsidRPr="000459D8">
        <w:rPr>
          <w:rFonts w:ascii="Book Antiqua" w:hAnsi="Book Antiqua" w:cs="宋体"/>
          <w:kern w:val="0"/>
        </w:rPr>
        <w:t xml:space="preserve">: 1079-1085 [PMID: 16142326 DOI: </w:t>
      </w:r>
      <w:r w:rsidRPr="000459D8">
        <w:rPr>
          <w:rFonts w:ascii="Book Antiqua" w:hAnsi="Book Antiqua"/>
          <w:shd w:val="clear" w:color="auto" w:fill="FFFFFF"/>
        </w:rPr>
        <w:t>10.3892/ijo.27.4.1079</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19 </w:t>
      </w:r>
      <w:r w:rsidRPr="000459D8">
        <w:rPr>
          <w:rFonts w:ascii="Book Antiqua" w:hAnsi="Book Antiqua" w:cs="宋体"/>
          <w:b/>
          <w:bCs/>
          <w:kern w:val="0"/>
        </w:rPr>
        <w:t>Himoto T</w:t>
      </w:r>
      <w:r w:rsidRPr="000459D8">
        <w:rPr>
          <w:rFonts w:ascii="Book Antiqua" w:hAnsi="Book Antiqua" w:cs="宋体"/>
          <w:kern w:val="0"/>
        </w:rPr>
        <w:t>, Kuriyama S, Zhang JY, Chan EK, Nishioka M, Tan EM. Significance of autoantibodies against insulin-like growth factor II mRNA-binding proteins in patients with hepatocellular carcinoma. </w:t>
      </w:r>
      <w:r w:rsidRPr="000459D8">
        <w:rPr>
          <w:rFonts w:ascii="Book Antiqua" w:hAnsi="Book Antiqua" w:cs="宋体"/>
          <w:i/>
          <w:iCs/>
          <w:kern w:val="0"/>
        </w:rPr>
        <w:t>Int J Oncol</w:t>
      </w:r>
      <w:r w:rsidRPr="000459D8">
        <w:rPr>
          <w:rFonts w:ascii="Book Antiqua" w:hAnsi="Book Antiqua" w:cs="宋体"/>
          <w:kern w:val="0"/>
        </w:rPr>
        <w:t> 2005; </w:t>
      </w:r>
      <w:r w:rsidRPr="000459D8">
        <w:rPr>
          <w:rFonts w:ascii="Book Antiqua" w:hAnsi="Book Antiqua" w:cs="宋体"/>
          <w:b/>
          <w:bCs/>
          <w:kern w:val="0"/>
        </w:rPr>
        <w:t>26</w:t>
      </w:r>
      <w:r w:rsidRPr="000459D8">
        <w:rPr>
          <w:rFonts w:ascii="Book Antiqua" w:hAnsi="Book Antiqua" w:cs="宋体"/>
          <w:kern w:val="0"/>
        </w:rPr>
        <w:t xml:space="preserve">: 311-317 [PMID: 15645114 DOI: </w:t>
      </w:r>
      <w:r w:rsidRPr="000459D8">
        <w:rPr>
          <w:rFonts w:ascii="Book Antiqua" w:hAnsi="Book Antiqua"/>
          <w:shd w:val="clear" w:color="auto" w:fill="FFFFFF"/>
        </w:rPr>
        <w:t>10.3892/ijo.26.2.311</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0 </w:t>
      </w:r>
      <w:r w:rsidRPr="000459D8">
        <w:rPr>
          <w:rFonts w:ascii="Book Antiqua" w:hAnsi="Book Antiqua" w:cs="宋体"/>
          <w:b/>
          <w:bCs/>
          <w:kern w:val="0"/>
        </w:rPr>
        <w:t>Zhang JY</w:t>
      </w:r>
      <w:r w:rsidRPr="000459D8">
        <w:rPr>
          <w:rFonts w:ascii="Book Antiqua" w:hAnsi="Book Antiqua" w:cs="宋体"/>
          <w:kern w:val="0"/>
        </w:rPr>
        <w:t>, Chan EK, Peng XX, Tan EM. A novel cytoplasmic protein with RNA-binding motifs is an autoantigen in human hepatocellular carcinoma. </w:t>
      </w:r>
      <w:r w:rsidRPr="000459D8">
        <w:rPr>
          <w:rFonts w:ascii="Book Antiqua" w:hAnsi="Book Antiqua" w:cs="宋体"/>
          <w:i/>
          <w:iCs/>
          <w:kern w:val="0"/>
        </w:rPr>
        <w:t>J Exp Med</w:t>
      </w:r>
      <w:r w:rsidRPr="000459D8">
        <w:rPr>
          <w:rFonts w:ascii="Book Antiqua" w:hAnsi="Book Antiqua" w:cs="宋体"/>
          <w:kern w:val="0"/>
        </w:rPr>
        <w:t> 1999; </w:t>
      </w:r>
      <w:r w:rsidRPr="000459D8">
        <w:rPr>
          <w:rFonts w:ascii="Book Antiqua" w:hAnsi="Book Antiqua" w:cs="宋体"/>
          <w:b/>
          <w:bCs/>
          <w:kern w:val="0"/>
        </w:rPr>
        <w:t>189</w:t>
      </w:r>
      <w:r w:rsidRPr="000459D8">
        <w:rPr>
          <w:rFonts w:ascii="Book Antiqua" w:hAnsi="Book Antiqua" w:cs="宋体"/>
          <w:kern w:val="0"/>
        </w:rPr>
        <w:t xml:space="preserve">: 1101-1110 [PMID: 10190901 DOI: </w:t>
      </w:r>
      <w:r w:rsidRPr="000459D8">
        <w:rPr>
          <w:rFonts w:ascii="Book Antiqua" w:hAnsi="Book Antiqua"/>
          <w:shd w:val="clear" w:color="auto" w:fill="FFFFFF"/>
        </w:rPr>
        <w:t>10.1084/jem.189.7.1101</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1 </w:t>
      </w:r>
      <w:r w:rsidRPr="000459D8">
        <w:rPr>
          <w:rFonts w:ascii="Book Antiqua" w:hAnsi="Book Antiqua" w:cs="宋体"/>
          <w:b/>
          <w:bCs/>
          <w:kern w:val="0"/>
        </w:rPr>
        <w:t>Pekáriková A</w:t>
      </w:r>
      <w:r w:rsidRPr="000459D8">
        <w:rPr>
          <w:rFonts w:ascii="Book Antiqua" w:hAnsi="Book Antiqua" w:cs="宋体"/>
          <w:kern w:val="0"/>
        </w:rPr>
        <w:t>, Sánchez D, Palová-Jelínková L, Simsová M, Benes Z, Hoffmanová I, Drastich P, Janatková I, Mothes T, Tlaskalová-Hogenová H, Tucková L. Calreticulin is a B cell molecular target in some gastrointestinal malignancies. </w:t>
      </w:r>
      <w:r w:rsidRPr="000459D8">
        <w:rPr>
          <w:rFonts w:ascii="Book Antiqua" w:hAnsi="Book Antiqua" w:cs="宋体"/>
          <w:i/>
          <w:iCs/>
          <w:kern w:val="0"/>
        </w:rPr>
        <w:t>Clin Exp Immunol</w:t>
      </w:r>
      <w:r w:rsidRPr="000459D8">
        <w:rPr>
          <w:rFonts w:ascii="Book Antiqua" w:hAnsi="Book Antiqua" w:cs="宋体"/>
          <w:kern w:val="0"/>
        </w:rPr>
        <w:t> 2010; </w:t>
      </w:r>
      <w:r w:rsidRPr="000459D8">
        <w:rPr>
          <w:rFonts w:ascii="Book Antiqua" w:hAnsi="Book Antiqua" w:cs="宋体"/>
          <w:b/>
          <w:bCs/>
          <w:kern w:val="0"/>
        </w:rPr>
        <w:t>160</w:t>
      </w:r>
      <w:r w:rsidRPr="000459D8">
        <w:rPr>
          <w:rFonts w:ascii="Book Antiqua" w:hAnsi="Book Antiqua" w:cs="宋体"/>
          <w:kern w:val="0"/>
        </w:rPr>
        <w:t>: 215-222 [PMID: 20030668 DOI: 10.1111/j.1365-2249.2009.04085.x]</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2 </w:t>
      </w:r>
      <w:r w:rsidRPr="000459D8">
        <w:rPr>
          <w:rFonts w:ascii="Book Antiqua" w:hAnsi="Book Antiqua" w:cs="宋体"/>
          <w:b/>
          <w:bCs/>
          <w:kern w:val="0"/>
        </w:rPr>
        <w:t>Covini G</w:t>
      </w:r>
      <w:r w:rsidRPr="000459D8">
        <w:rPr>
          <w:rFonts w:ascii="Book Antiqua" w:hAnsi="Book Antiqua" w:cs="宋体"/>
          <w:kern w:val="0"/>
        </w:rPr>
        <w:t>, Chan EK, Nishioka M, Morshed SA, Reed SI, Tan EM. Immune response to cyclin B1 in hepatocellular carcinoma. </w:t>
      </w:r>
      <w:r w:rsidRPr="000459D8">
        <w:rPr>
          <w:rFonts w:ascii="Book Antiqua" w:hAnsi="Book Antiqua" w:cs="宋体"/>
          <w:i/>
          <w:iCs/>
          <w:kern w:val="0"/>
        </w:rPr>
        <w:t>Hepatology</w:t>
      </w:r>
      <w:r w:rsidRPr="000459D8">
        <w:rPr>
          <w:rFonts w:ascii="Book Antiqua" w:hAnsi="Book Antiqua" w:cs="宋体"/>
          <w:kern w:val="0"/>
        </w:rPr>
        <w:t> 1997; </w:t>
      </w:r>
      <w:r w:rsidRPr="000459D8">
        <w:rPr>
          <w:rFonts w:ascii="Book Antiqua" w:hAnsi="Book Antiqua" w:cs="宋体"/>
          <w:b/>
          <w:bCs/>
          <w:kern w:val="0"/>
        </w:rPr>
        <w:t>25</w:t>
      </w:r>
      <w:r w:rsidRPr="000459D8">
        <w:rPr>
          <w:rFonts w:ascii="Book Antiqua" w:hAnsi="Book Antiqua" w:cs="宋体"/>
          <w:kern w:val="0"/>
        </w:rPr>
        <w:t>: 75-80 [PMID: 8985268 DOI: 10.1002/hep.510250114]</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3 </w:t>
      </w:r>
      <w:r w:rsidRPr="000459D8">
        <w:rPr>
          <w:rFonts w:ascii="Book Antiqua" w:hAnsi="Book Antiqua" w:cs="宋体"/>
          <w:b/>
          <w:bCs/>
          <w:kern w:val="0"/>
        </w:rPr>
        <w:t>Zhang JY</w:t>
      </w:r>
      <w:r w:rsidRPr="000459D8">
        <w:rPr>
          <w:rFonts w:ascii="Book Antiqua" w:hAnsi="Book Antiqua" w:cs="宋体"/>
          <w:kern w:val="0"/>
        </w:rPr>
        <w:t>, Zhu W, Imai H, Kiyosawa K, Chan EK, Tan EM. De-novo humoral immune responses to cancer-associated autoantigens during transition from chronic liver disease to hepatocellular carcinoma. </w:t>
      </w:r>
      <w:r w:rsidRPr="000459D8">
        <w:rPr>
          <w:rFonts w:ascii="Book Antiqua" w:hAnsi="Book Antiqua" w:cs="宋体"/>
          <w:i/>
          <w:iCs/>
          <w:kern w:val="0"/>
        </w:rPr>
        <w:t>Clin Exp Immunol</w:t>
      </w:r>
      <w:r w:rsidRPr="000459D8">
        <w:rPr>
          <w:rFonts w:ascii="Book Antiqua" w:hAnsi="Book Antiqua" w:cs="宋体"/>
          <w:kern w:val="0"/>
        </w:rPr>
        <w:t> 2001; </w:t>
      </w:r>
      <w:r w:rsidRPr="000459D8">
        <w:rPr>
          <w:rFonts w:ascii="Book Antiqua" w:hAnsi="Book Antiqua" w:cs="宋体"/>
          <w:b/>
          <w:bCs/>
          <w:kern w:val="0"/>
        </w:rPr>
        <w:t>125</w:t>
      </w:r>
      <w:r w:rsidRPr="000459D8">
        <w:rPr>
          <w:rFonts w:ascii="Book Antiqua" w:hAnsi="Book Antiqua" w:cs="宋体"/>
          <w:kern w:val="0"/>
        </w:rPr>
        <w:t xml:space="preserve">: 3-9 [PMID: 11472419 DOI: </w:t>
      </w:r>
      <w:r w:rsidRPr="000459D8">
        <w:rPr>
          <w:rFonts w:ascii="Book Antiqua" w:hAnsi="Book Antiqua"/>
          <w:shd w:val="clear" w:color="auto" w:fill="FFFFFF"/>
        </w:rPr>
        <w:t>10.1046/j.1365-2249.2001.01585.x</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4 </w:t>
      </w:r>
      <w:r w:rsidRPr="000459D8">
        <w:rPr>
          <w:rFonts w:ascii="Book Antiqua" w:hAnsi="Book Antiqua" w:cs="宋体"/>
          <w:b/>
          <w:bCs/>
          <w:kern w:val="0"/>
        </w:rPr>
        <w:t>Zhang JY</w:t>
      </w:r>
      <w:r w:rsidRPr="000459D8">
        <w:rPr>
          <w:rFonts w:ascii="Book Antiqua" w:hAnsi="Book Antiqua" w:cs="宋体"/>
          <w:kern w:val="0"/>
        </w:rPr>
        <w:t>, Casiano CA, Peng XX, Koziol JA, Chan EK, Tan EM. Enhancement of antibody detection in cancer using panel of recombinant tumor-associated antigens. </w:t>
      </w:r>
      <w:r w:rsidRPr="000459D8">
        <w:rPr>
          <w:rFonts w:ascii="Book Antiqua" w:hAnsi="Book Antiqua" w:cs="宋体"/>
          <w:i/>
          <w:iCs/>
          <w:kern w:val="0"/>
        </w:rPr>
        <w:t>Cancer Epidemiol Biomarkers Prev</w:t>
      </w:r>
      <w:r w:rsidRPr="000459D8">
        <w:rPr>
          <w:rFonts w:ascii="Book Antiqua" w:hAnsi="Book Antiqua" w:cs="宋体"/>
          <w:kern w:val="0"/>
        </w:rPr>
        <w:t> 2003; </w:t>
      </w:r>
      <w:r w:rsidRPr="000459D8">
        <w:rPr>
          <w:rFonts w:ascii="Book Antiqua" w:hAnsi="Book Antiqua" w:cs="宋体"/>
          <w:b/>
          <w:bCs/>
          <w:kern w:val="0"/>
        </w:rPr>
        <w:t>12</w:t>
      </w:r>
      <w:r w:rsidRPr="000459D8">
        <w:rPr>
          <w:rFonts w:ascii="Book Antiqua" w:hAnsi="Book Antiqua" w:cs="宋体"/>
          <w:kern w:val="0"/>
        </w:rPr>
        <w:t>: 136-143 [PMID: 12582023]</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5 </w:t>
      </w:r>
      <w:r w:rsidRPr="000459D8">
        <w:rPr>
          <w:rFonts w:ascii="Book Antiqua" w:hAnsi="Book Antiqua" w:cs="宋体"/>
          <w:b/>
          <w:bCs/>
          <w:kern w:val="0"/>
        </w:rPr>
        <w:t>Yagihashi A</w:t>
      </w:r>
      <w:r w:rsidRPr="000459D8">
        <w:rPr>
          <w:rFonts w:ascii="Book Antiqua" w:hAnsi="Book Antiqua" w:cs="宋体"/>
          <w:kern w:val="0"/>
        </w:rPr>
        <w:t>, Asanuma K, Kobayashi D, Tsuji N, Torigoe T, Sato N, Watanabe N. Autoantibodies to survivin in patients with chronic hepatitis and hepatocellular carcinoma. </w:t>
      </w:r>
      <w:r w:rsidRPr="000459D8">
        <w:rPr>
          <w:rFonts w:ascii="Book Antiqua" w:hAnsi="Book Antiqua" w:cs="宋体"/>
          <w:i/>
          <w:iCs/>
          <w:kern w:val="0"/>
        </w:rPr>
        <w:t>Autoimmunity</w:t>
      </w:r>
      <w:r w:rsidRPr="000459D8">
        <w:rPr>
          <w:rFonts w:ascii="Book Antiqua" w:hAnsi="Book Antiqua" w:cs="宋体"/>
          <w:kern w:val="0"/>
        </w:rPr>
        <w:t> 2005; </w:t>
      </w:r>
      <w:r w:rsidRPr="000459D8">
        <w:rPr>
          <w:rFonts w:ascii="Book Antiqua" w:hAnsi="Book Antiqua" w:cs="宋体"/>
          <w:b/>
          <w:bCs/>
          <w:kern w:val="0"/>
        </w:rPr>
        <w:t>38</w:t>
      </w:r>
      <w:r w:rsidRPr="000459D8">
        <w:rPr>
          <w:rFonts w:ascii="Book Antiqua" w:hAnsi="Book Antiqua" w:cs="宋体"/>
          <w:kern w:val="0"/>
        </w:rPr>
        <w:t>: 445-448 [PMID: 16278150 DOI: 10.1080/08916930500289958]</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6 </w:t>
      </w:r>
      <w:r w:rsidRPr="000459D8">
        <w:rPr>
          <w:rFonts w:ascii="Book Antiqua" w:hAnsi="Book Antiqua" w:cs="宋体"/>
          <w:b/>
          <w:bCs/>
          <w:kern w:val="0"/>
        </w:rPr>
        <w:t>Dai L</w:t>
      </w:r>
      <w:r w:rsidRPr="000459D8">
        <w:rPr>
          <w:rFonts w:ascii="Book Antiqua" w:hAnsi="Book Antiqua" w:cs="宋体"/>
          <w:kern w:val="0"/>
        </w:rPr>
        <w:t>, Lei N, Liu M, Zhang JY. Autoantibodies to tumor-associated antigens as biomarkers in human hepatocellular carcinoma (HCC). </w:t>
      </w:r>
      <w:r w:rsidRPr="000459D8">
        <w:rPr>
          <w:rFonts w:ascii="Book Antiqua" w:hAnsi="Book Antiqua" w:cs="宋体"/>
          <w:i/>
          <w:iCs/>
          <w:kern w:val="0"/>
        </w:rPr>
        <w:t>Exp Hematol Oncol</w:t>
      </w:r>
      <w:r w:rsidRPr="000459D8">
        <w:rPr>
          <w:rFonts w:ascii="Book Antiqua" w:hAnsi="Book Antiqua" w:cs="宋体"/>
          <w:kern w:val="0"/>
        </w:rPr>
        <w:t> 2013; </w:t>
      </w:r>
      <w:r w:rsidRPr="000459D8">
        <w:rPr>
          <w:rFonts w:ascii="Book Antiqua" w:hAnsi="Book Antiqua" w:cs="宋体"/>
          <w:b/>
          <w:bCs/>
          <w:kern w:val="0"/>
        </w:rPr>
        <w:t>2</w:t>
      </w:r>
      <w:r w:rsidRPr="000459D8">
        <w:rPr>
          <w:rFonts w:ascii="Book Antiqua" w:hAnsi="Book Antiqua" w:cs="宋体"/>
          <w:kern w:val="0"/>
        </w:rPr>
        <w:t>: 15 [PMID: 23687996 DOI: 10.1186/2162-3619-2-15]</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7 </w:t>
      </w:r>
      <w:r w:rsidRPr="000459D8">
        <w:rPr>
          <w:rFonts w:ascii="Book Antiqua" w:hAnsi="Book Antiqua" w:cs="宋体"/>
          <w:b/>
          <w:bCs/>
          <w:kern w:val="0"/>
        </w:rPr>
        <w:t>Zhang JY</w:t>
      </w:r>
      <w:r w:rsidRPr="000459D8">
        <w:rPr>
          <w:rFonts w:ascii="Book Antiqua" w:hAnsi="Book Antiqua" w:cs="宋体"/>
          <w:kern w:val="0"/>
        </w:rPr>
        <w:t>, Megliorino R, Peng XX, Tan EM, Chen Y, Chan EK. Antibody detection using tumor-associated antigen mini-array in immunodiagnosing human hepatocellular carcinoma. </w:t>
      </w:r>
      <w:r w:rsidRPr="000459D8">
        <w:rPr>
          <w:rFonts w:ascii="Book Antiqua" w:hAnsi="Book Antiqua" w:cs="宋体"/>
          <w:i/>
          <w:iCs/>
          <w:kern w:val="0"/>
        </w:rPr>
        <w:t>J Hepatol</w:t>
      </w:r>
      <w:r w:rsidRPr="000459D8">
        <w:rPr>
          <w:rFonts w:ascii="Book Antiqua" w:hAnsi="Book Antiqua" w:cs="宋体"/>
          <w:kern w:val="0"/>
        </w:rPr>
        <w:t> 2007; </w:t>
      </w:r>
      <w:r w:rsidRPr="000459D8">
        <w:rPr>
          <w:rFonts w:ascii="Book Antiqua" w:hAnsi="Book Antiqua" w:cs="宋体"/>
          <w:b/>
          <w:bCs/>
          <w:kern w:val="0"/>
        </w:rPr>
        <w:t>46</w:t>
      </w:r>
      <w:r w:rsidRPr="000459D8">
        <w:rPr>
          <w:rFonts w:ascii="Book Antiqua" w:hAnsi="Book Antiqua" w:cs="宋体"/>
          <w:kern w:val="0"/>
        </w:rPr>
        <w:t>: 107-114 [PMID: 17067715 DOI: 10.1016/j.jhep.2006.08.010]</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8 </w:t>
      </w:r>
      <w:r w:rsidRPr="000459D8">
        <w:rPr>
          <w:rFonts w:ascii="Book Antiqua" w:hAnsi="Book Antiqua" w:cs="宋体"/>
          <w:b/>
          <w:bCs/>
          <w:kern w:val="0"/>
        </w:rPr>
        <w:t>Chen Y</w:t>
      </w:r>
      <w:r w:rsidRPr="000459D8">
        <w:rPr>
          <w:rFonts w:ascii="Book Antiqua" w:hAnsi="Book Antiqua" w:cs="宋体"/>
          <w:kern w:val="0"/>
        </w:rPr>
        <w:t>, Zhou Y, Qiu S, Wang K, Liu S, Peng XX, Li J, Tan EM, Zhang JY. Autoantibodies to tumor-associated antigens combined with abnormal alpha-fetoprotein enhance immunodiagnosis of hepatocellular carcinoma. </w:t>
      </w:r>
      <w:r w:rsidRPr="000459D8">
        <w:rPr>
          <w:rFonts w:ascii="Book Antiqua" w:hAnsi="Book Antiqua" w:cs="宋体"/>
          <w:i/>
          <w:iCs/>
          <w:kern w:val="0"/>
        </w:rPr>
        <w:t>Cancer Lett</w:t>
      </w:r>
      <w:r w:rsidRPr="000459D8">
        <w:rPr>
          <w:rFonts w:ascii="Book Antiqua" w:hAnsi="Book Antiqua" w:cs="宋体"/>
          <w:kern w:val="0"/>
        </w:rPr>
        <w:t> 2010; </w:t>
      </w:r>
      <w:r w:rsidRPr="000459D8">
        <w:rPr>
          <w:rFonts w:ascii="Book Antiqua" w:hAnsi="Book Antiqua" w:cs="宋体"/>
          <w:b/>
          <w:bCs/>
          <w:kern w:val="0"/>
        </w:rPr>
        <w:t>289</w:t>
      </w:r>
      <w:r w:rsidRPr="000459D8">
        <w:rPr>
          <w:rFonts w:ascii="Book Antiqua" w:hAnsi="Book Antiqua" w:cs="宋体"/>
          <w:kern w:val="0"/>
        </w:rPr>
        <w:t>: 32-39 [PMID: 19683863 DOI: 10.1016/j.canlet.2009.07.016]</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29 </w:t>
      </w:r>
      <w:r w:rsidRPr="000459D8">
        <w:rPr>
          <w:rFonts w:ascii="Book Antiqua" w:hAnsi="Book Antiqua" w:cs="宋体"/>
          <w:b/>
          <w:bCs/>
          <w:kern w:val="0"/>
        </w:rPr>
        <w:t>Llovet JM</w:t>
      </w:r>
      <w:r w:rsidRPr="000459D8">
        <w:rPr>
          <w:rFonts w:ascii="Book Antiqua" w:hAnsi="Book Antiqua" w:cs="宋体"/>
          <w:kern w:val="0"/>
        </w:rPr>
        <w:t>, Burroughs A, Bruix J. Hepatocellular carcinoma. </w:t>
      </w:r>
      <w:r w:rsidRPr="000459D8">
        <w:rPr>
          <w:rFonts w:ascii="Book Antiqua" w:hAnsi="Book Antiqua" w:cs="宋体"/>
          <w:i/>
          <w:iCs/>
          <w:kern w:val="0"/>
        </w:rPr>
        <w:t>Lancet</w:t>
      </w:r>
      <w:r w:rsidRPr="000459D8">
        <w:rPr>
          <w:rFonts w:ascii="Book Antiqua" w:hAnsi="Book Antiqua" w:cs="宋体"/>
          <w:kern w:val="0"/>
        </w:rPr>
        <w:t> 2003; </w:t>
      </w:r>
      <w:r w:rsidRPr="000459D8">
        <w:rPr>
          <w:rFonts w:ascii="Book Antiqua" w:hAnsi="Book Antiqua" w:cs="宋体"/>
          <w:b/>
          <w:bCs/>
          <w:kern w:val="0"/>
        </w:rPr>
        <w:t>362</w:t>
      </w:r>
      <w:r w:rsidRPr="000459D8">
        <w:rPr>
          <w:rFonts w:ascii="Book Antiqua" w:hAnsi="Book Antiqua" w:cs="宋体"/>
          <w:kern w:val="0"/>
        </w:rPr>
        <w:t>: 1907-1917 [PMID: 14667750 DOI: 10.1016/S0140-6736(03)14964-1]</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0 </w:t>
      </w:r>
      <w:r w:rsidRPr="000459D8">
        <w:rPr>
          <w:rFonts w:ascii="Book Antiqua" w:hAnsi="Book Antiqua" w:cs="宋体"/>
          <w:b/>
          <w:bCs/>
          <w:kern w:val="0"/>
        </w:rPr>
        <w:t>Zhang JY</w:t>
      </w:r>
      <w:r w:rsidRPr="000459D8">
        <w:rPr>
          <w:rFonts w:ascii="Book Antiqua" w:hAnsi="Book Antiqua" w:cs="宋体"/>
          <w:kern w:val="0"/>
        </w:rPr>
        <w:t>, Tan EM. Autoantibodies to tumor-associated antigens as diagnostic biomarkers in hepatocellular carcinoma and other solid tumors. </w:t>
      </w:r>
      <w:r w:rsidRPr="000459D8">
        <w:rPr>
          <w:rFonts w:ascii="Book Antiqua" w:hAnsi="Book Antiqua" w:cs="宋体"/>
          <w:i/>
          <w:iCs/>
          <w:kern w:val="0"/>
        </w:rPr>
        <w:t>Expert Rev Mol Diagn</w:t>
      </w:r>
      <w:r w:rsidRPr="000459D8">
        <w:rPr>
          <w:rFonts w:ascii="Book Antiqua" w:hAnsi="Book Antiqua" w:cs="宋体"/>
          <w:kern w:val="0"/>
        </w:rPr>
        <w:t> 2010; </w:t>
      </w:r>
      <w:r w:rsidRPr="000459D8">
        <w:rPr>
          <w:rFonts w:ascii="Book Antiqua" w:hAnsi="Book Antiqua" w:cs="宋体"/>
          <w:b/>
          <w:bCs/>
          <w:kern w:val="0"/>
        </w:rPr>
        <w:t>10</w:t>
      </w:r>
      <w:r w:rsidRPr="000459D8">
        <w:rPr>
          <w:rFonts w:ascii="Book Antiqua" w:hAnsi="Book Antiqua" w:cs="宋体"/>
          <w:kern w:val="0"/>
        </w:rPr>
        <w:t>: 321-328 [PMID: 20370589 DOI: 10.1586/erm.10.12]</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1 </w:t>
      </w:r>
      <w:r w:rsidRPr="000459D8">
        <w:rPr>
          <w:rFonts w:ascii="Book Antiqua" w:hAnsi="Book Antiqua" w:cs="宋体"/>
          <w:b/>
          <w:bCs/>
          <w:kern w:val="0"/>
        </w:rPr>
        <w:t>Caron M</w:t>
      </w:r>
      <w:r w:rsidRPr="000459D8">
        <w:rPr>
          <w:rFonts w:ascii="Book Antiqua" w:hAnsi="Book Antiqua" w:cs="宋体"/>
          <w:kern w:val="0"/>
        </w:rPr>
        <w:t>, Choquet-Kastylevsky G, Joubert-Caron R. Cancer immunomics using autoantibody signatures for biomarker discovery. </w:t>
      </w:r>
      <w:r w:rsidRPr="000459D8">
        <w:rPr>
          <w:rFonts w:ascii="Book Antiqua" w:hAnsi="Book Antiqua" w:cs="宋体"/>
          <w:i/>
          <w:iCs/>
          <w:kern w:val="0"/>
        </w:rPr>
        <w:t>Mol Cell Proteomics</w:t>
      </w:r>
      <w:r w:rsidRPr="000459D8">
        <w:rPr>
          <w:rFonts w:ascii="Book Antiqua" w:hAnsi="Book Antiqua" w:cs="宋体"/>
          <w:kern w:val="0"/>
        </w:rPr>
        <w:t> 2007; </w:t>
      </w:r>
      <w:r w:rsidRPr="000459D8">
        <w:rPr>
          <w:rFonts w:ascii="Book Antiqua" w:hAnsi="Book Antiqua" w:cs="宋体"/>
          <w:b/>
          <w:bCs/>
          <w:kern w:val="0"/>
        </w:rPr>
        <w:t>6</w:t>
      </w:r>
      <w:r w:rsidRPr="000459D8">
        <w:rPr>
          <w:rFonts w:ascii="Book Antiqua" w:hAnsi="Book Antiqua" w:cs="宋体"/>
          <w:kern w:val="0"/>
        </w:rPr>
        <w:t>: 1115-1122 [PMID: 17376768 DOI: 10.1074/mcp.R600016-MCP200]</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2 </w:t>
      </w:r>
      <w:r w:rsidRPr="000459D8">
        <w:rPr>
          <w:rFonts w:ascii="Book Antiqua" w:hAnsi="Book Antiqua" w:cs="宋体"/>
          <w:b/>
          <w:bCs/>
          <w:kern w:val="0"/>
        </w:rPr>
        <w:t>Hanash S</w:t>
      </w:r>
      <w:r w:rsidRPr="000459D8">
        <w:rPr>
          <w:rFonts w:ascii="Book Antiqua" w:hAnsi="Book Antiqua" w:cs="宋体"/>
          <w:kern w:val="0"/>
        </w:rPr>
        <w:t>. Harnessing immunity for cancer marker discovery. </w:t>
      </w:r>
      <w:r w:rsidRPr="000459D8">
        <w:rPr>
          <w:rFonts w:ascii="Book Antiqua" w:hAnsi="Book Antiqua" w:cs="宋体"/>
          <w:i/>
          <w:iCs/>
          <w:kern w:val="0"/>
        </w:rPr>
        <w:t>Nat Biotechnol</w:t>
      </w:r>
      <w:r w:rsidRPr="000459D8">
        <w:rPr>
          <w:rFonts w:ascii="Book Antiqua" w:hAnsi="Book Antiqua" w:cs="宋体"/>
          <w:kern w:val="0"/>
        </w:rPr>
        <w:t> 2003; </w:t>
      </w:r>
      <w:r w:rsidRPr="000459D8">
        <w:rPr>
          <w:rFonts w:ascii="Book Antiqua" w:hAnsi="Book Antiqua" w:cs="宋体"/>
          <w:b/>
          <w:bCs/>
          <w:kern w:val="0"/>
        </w:rPr>
        <w:t>21</w:t>
      </w:r>
      <w:r w:rsidRPr="000459D8">
        <w:rPr>
          <w:rFonts w:ascii="Book Antiqua" w:hAnsi="Book Antiqua" w:cs="宋体"/>
          <w:kern w:val="0"/>
        </w:rPr>
        <w:t>: 37-38 [PMID: 12511908 DOI: 10.1038/nbt0103-37]</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3 </w:t>
      </w:r>
      <w:r w:rsidRPr="000459D8">
        <w:rPr>
          <w:rFonts w:ascii="Book Antiqua" w:hAnsi="Book Antiqua" w:cs="宋体"/>
          <w:b/>
          <w:bCs/>
          <w:kern w:val="0"/>
        </w:rPr>
        <w:t>Cappello F</w:t>
      </w:r>
      <w:r w:rsidRPr="000459D8">
        <w:rPr>
          <w:rFonts w:ascii="Book Antiqua" w:hAnsi="Book Antiqua" w:cs="宋体"/>
          <w:kern w:val="0"/>
        </w:rPr>
        <w:t>, Angileri F, de Macario EC, Macario AJ. Chaperonopathies and chaperonotherapy. Hsp60 as therapeutic target in cancer: potential benefits and risks. </w:t>
      </w:r>
      <w:r w:rsidRPr="000459D8">
        <w:rPr>
          <w:rFonts w:ascii="Book Antiqua" w:hAnsi="Book Antiqua" w:cs="宋体"/>
          <w:i/>
          <w:iCs/>
          <w:kern w:val="0"/>
        </w:rPr>
        <w:t>Curr Pharm Des</w:t>
      </w:r>
      <w:r w:rsidRPr="000459D8">
        <w:rPr>
          <w:rFonts w:ascii="Book Antiqua" w:hAnsi="Book Antiqua" w:cs="宋体"/>
          <w:kern w:val="0"/>
        </w:rPr>
        <w:t> 2013; </w:t>
      </w:r>
      <w:r w:rsidRPr="000459D8">
        <w:rPr>
          <w:rFonts w:ascii="Book Antiqua" w:hAnsi="Book Antiqua" w:cs="宋体"/>
          <w:b/>
          <w:bCs/>
          <w:kern w:val="0"/>
        </w:rPr>
        <w:t>19</w:t>
      </w:r>
      <w:r w:rsidRPr="000459D8">
        <w:rPr>
          <w:rFonts w:ascii="Book Antiqua" w:hAnsi="Book Antiqua" w:cs="宋体"/>
          <w:kern w:val="0"/>
        </w:rPr>
        <w:t>: 452-457 [PMID: 22920896]</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 xml:space="preserve">34 </w:t>
      </w:r>
      <w:r w:rsidRPr="000459D8">
        <w:rPr>
          <w:rFonts w:ascii="Book Antiqua" w:hAnsi="Book Antiqua" w:cs="宋体"/>
          <w:b/>
          <w:kern w:val="0"/>
        </w:rPr>
        <w:t>Hong Y</w:t>
      </w:r>
      <w:r w:rsidRPr="000459D8">
        <w:rPr>
          <w:rFonts w:ascii="Book Antiqua" w:hAnsi="Book Antiqua" w:cs="宋体"/>
          <w:kern w:val="0"/>
        </w:rPr>
        <w:t xml:space="preserve">, Zhang B, Jia JD, Huang J. Identification of autoantibody based serological marker for early diagnosis of hepatocellular carcinoma by serological proteome analysis combined with protein microarray. </w:t>
      </w:r>
      <w:r w:rsidRPr="000459D8">
        <w:rPr>
          <w:rFonts w:ascii="Book Antiqua" w:hAnsi="Book Antiqua" w:cs="宋体"/>
          <w:i/>
          <w:kern w:val="0"/>
        </w:rPr>
        <w:t>Hepatology</w:t>
      </w:r>
      <w:r w:rsidRPr="000459D8">
        <w:rPr>
          <w:rFonts w:ascii="Book Antiqua" w:hAnsi="Book Antiqua" w:cs="宋体"/>
          <w:kern w:val="0"/>
        </w:rPr>
        <w:t xml:space="preserve"> 2013; </w:t>
      </w:r>
      <w:r w:rsidRPr="000459D8">
        <w:rPr>
          <w:rFonts w:ascii="Book Antiqua" w:hAnsi="Book Antiqua" w:cs="宋体"/>
          <w:b/>
          <w:kern w:val="0"/>
        </w:rPr>
        <w:t>58</w:t>
      </w:r>
      <w:r w:rsidRPr="000459D8">
        <w:rPr>
          <w:rFonts w:ascii="Book Antiqua" w:hAnsi="Book Antiqua" w:cs="宋体"/>
          <w:kern w:val="0"/>
        </w:rPr>
        <w:t xml:space="preserve"> Suppl 1: 1273A [DOI: 10.1002/hep.26791]</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5 </w:t>
      </w:r>
      <w:r w:rsidRPr="000459D8">
        <w:rPr>
          <w:rFonts w:ascii="Book Antiqua" w:hAnsi="Book Antiqua" w:cs="宋体"/>
          <w:b/>
          <w:bCs/>
          <w:kern w:val="0"/>
        </w:rPr>
        <w:t>Li L</w:t>
      </w:r>
      <w:r w:rsidRPr="000459D8">
        <w:rPr>
          <w:rFonts w:ascii="Book Antiqua" w:hAnsi="Book Antiqua" w:cs="宋体"/>
          <w:kern w:val="0"/>
        </w:rPr>
        <w:t>, Chen SH, Yu CH, Li YM, Wang SQ. Identification of hepatocellular-carcinoma-associated antigens and autoantibodies by serological proteome analysis combined with protein microarray. </w:t>
      </w:r>
      <w:r w:rsidRPr="000459D8">
        <w:rPr>
          <w:rFonts w:ascii="Book Antiqua" w:hAnsi="Book Antiqua" w:cs="宋体"/>
          <w:i/>
          <w:iCs/>
          <w:kern w:val="0"/>
        </w:rPr>
        <w:t>J Proteome Res</w:t>
      </w:r>
      <w:r w:rsidRPr="000459D8">
        <w:rPr>
          <w:rFonts w:ascii="Book Antiqua" w:hAnsi="Book Antiqua" w:cs="宋体"/>
          <w:kern w:val="0"/>
        </w:rPr>
        <w:t> 2008; </w:t>
      </w:r>
      <w:r w:rsidRPr="000459D8">
        <w:rPr>
          <w:rFonts w:ascii="Book Antiqua" w:hAnsi="Book Antiqua" w:cs="宋体"/>
          <w:b/>
          <w:bCs/>
          <w:kern w:val="0"/>
        </w:rPr>
        <w:t>7</w:t>
      </w:r>
      <w:r w:rsidRPr="000459D8">
        <w:rPr>
          <w:rFonts w:ascii="Book Antiqua" w:hAnsi="Book Antiqua" w:cs="宋体"/>
          <w:kern w:val="0"/>
        </w:rPr>
        <w:t>: 611-620 [PMID: 18161940 DOI: 10.1021/pr070525r]</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6 </w:t>
      </w:r>
      <w:r w:rsidRPr="000459D8">
        <w:rPr>
          <w:rFonts w:ascii="Book Antiqua" w:hAnsi="Book Antiqua" w:cs="宋体"/>
          <w:b/>
          <w:bCs/>
          <w:kern w:val="0"/>
        </w:rPr>
        <w:t>Yau WY</w:t>
      </w:r>
      <w:r w:rsidRPr="000459D8">
        <w:rPr>
          <w:rFonts w:ascii="Book Antiqua" w:hAnsi="Book Antiqua" w:cs="宋体"/>
          <w:kern w:val="0"/>
        </w:rPr>
        <w:t>, Shih HC, Tsai MH, Sheu JC, Chen CH, Chow LP. Autoantibody recognition of an N-terminal epitope of hnRNP L marks the risk for developing HBV-related hepatocellular carcinoma. </w:t>
      </w:r>
      <w:r w:rsidRPr="000459D8">
        <w:rPr>
          <w:rFonts w:ascii="Book Antiqua" w:hAnsi="Book Antiqua" w:cs="宋体"/>
          <w:i/>
          <w:iCs/>
          <w:kern w:val="0"/>
        </w:rPr>
        <w:t>J Proteomics</w:t>
      </w:r>
      <w:r w:rsidRPr="000459D8">
        <w:rPr>
          <w:rFonts w:ascii="Book Antiqua" w:hAnsi="Book Antiqua" w:cs="宋体"/>
          <w:kern w:val="0"/>
        </w:rPr>
        <w:t> 2013; </w:t>
      </w:r>
      <w:r w:rsidRPr="000459D8">
        <w:rPr>
          <w:rFonts w:ascii="Book Antiqua" w:hAnsi="Book Antiqua" w:cs="宋体"/>
          <w:b/>
          <w:bCs/>
          <w:kern w:val="0"/>
        </w:rPr>
        <w:t>94</w:t>
      </w:r>
      <w:r w:rsidRPr="000459D8">
        <w:rPr>
          <w:rFonts w:ascii="Book Antiqua" w:hAnsi="Book Antiqua" w:cs="宋体"/>
          <w:kern w:val="0"/>
        </w:rPr>
        <w:t>: 346-358 [PMID: 24125732 DOI: 10.1016/j.jprot.2013.10.003]</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7 </w:t>
      </w:r>
      <w:r w:rsidRPr="000459D8">
        <w:rPr>
          <w:rFonts w:ascii="Book Antiqua" w:hAnsi="Book Antiqua" w:cs="宋体"/>
          <w:b/>
          <w:bCs/>
          <w:kern w:val="0"/>
        </w:rPr>
        <w:t>Suppiah A</w:t>
      </w:r>
      <w:r w:rsidRPr="000459D8">
        <w:rPr>
          <w:rFonts w:ascii="Book Antiqua" w:hAnsi="Book Antiqua" w:cs="宋体"/>
          <w:kern w:val="0"/>
        </w:rPr>
        <w:t>, Greenman J. Clinical utility of anti-p53 auto-antibody: systematic review and focus on colorectal cancer. </w:t>
      </w:r>
      <w:r w:rsidRPr="000459D8">
        <w:rPr>
          <w:rFonts w:ascii="Book Antiqua" w:hAnsi="Book Antiqua" w:cs="宋体"/>
          <w:i/>
          <w:iCs/>
          <w:kern w:val="0"/>
        </w:rPr>
        <w:t>World J Gastroenterol</w:t>
      </w:r>
      <w:r w:rsidRPr="000459D8">
        <w:rPr>
          <w:rFonts w:ascii="Book Antiqua" w:hAnsi="Book Antiqua" w:cs="宋体"/>
          <w:kern w:val="0"/>
        </w:rPr>
        <w:t> 2013; </w:t>
      </w:r>
      <w:r w:rsidRPr="000459D8">
        <w:rPr>
          <w:rFonts w:ascii="Book Antiqua" w:hAnsi="Book Antiqua" w:cs="宋体"/>
          <w:b/>
          <w:bCs/>
          <w:kern w:val="0"/>
        </w:rPr>
        <w:t>19</w:t>
      </w:r>
      <w:r w:rsidRPr="000459D8">
        <w:rPr>
          <w:rFonts w:ascii="Book Antiqua" w:hAnsi="Book Antiqua" w:cs="宋体"/>
          <w:kern w:val="0"/>
        </w:rPr>
        <w:t>: 4651-4670 [PMID: 23922463 DOI: 10.3748/wjg.v19.i29.4651]</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8 </w:t>
      </w:r>
      <w:r w:rsidRPr="000459D8">
        <w:rPr>
          <w:rFonts w:ascii="Book Antiqua" w:hAnsi="Book Antiqua" w:cs="宋体"/>
          <w:b/>
          <w:bCs/>
          <w:kern w:val="0"/>
        </w:rPr>
        <w:t>Middleton CH</w:t>
      </w:r>
      <w:r w:rsidRPr="000459D8">
        <w:rPr>
          <w:rFonts w:ascii="Book Antiqua" w:hAnsi="Book Antiqua" w:cs="宋体"/>
          <w:kern w:val="0"/>
        </w:rPr>
        <w:t>, Irving W, Robertson JF, Murray A, Parsy-Kowalska CB, Macdonald IK, McElveen J, Allen J, Healey GF, Thomson BJ, Ryder SJ, Holdenrieder S, Chapman CJ. Serum autoantibody measurement for the detection of hepatocellular carcinoma. </w:t>
      </w:r>
      <w:r w:rsidRPr="000459D8">
        <w:rPr>
          <w:rFonts w:ascii="Book Antiqua" w:hAnsi="Book Antiqua" w:cs="宋体"/>
          <w:i/>
          <w:iCs/>
          <w:kern w:val="0"/>
        </w:rPr>
        <w:t>PLoS One</w:t>
      </w:r>
      <w:r w:rsidRPr="000459D8">
        <w:rPr>
          <w:rFonts w:ascii="Book Antiqua" w:hAnsi="Book Antiqua" w:cs="宋体"/>
          <w:kern w:val="0"/>
        </w:rPr>
        <w:t> 2014; </w:t>
      </w:r>
      <w:r w:rsidRPr="000459D8">
        <w:rPr>
          <w:rFonts w:ascii="Book Antiqua" w:hAnsi="Book Antiqua" w:cs="宋体"/>
          <w:b/>
          <w:bCs/>
          <w:kern w:val="0"/>
        </w:rPr>
        <w:t>9</w:t>
      </w:r>
      <w:r w:rsidRPr="000459D8">
        <w:rPr>
          <w:rFonts w:ascii="Book Antiqua" w:hAnsi="Book Antiqua" w:cs="宋体"/>
          <w:kern w:val="0"/>
        </w:rPr>
        <w:t>: e103867 [PMID: 25093332 DOI: 10.1371/journal.pone.0103867]</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39 </w:t>
      </w:r>
      <w:r w:rsidRPr="000459D8">
        <w:rPr>
          <w:rFonts w:ascii="Book Antiqua" w:hAnsi="Book Antiqua" w:cs="宋体"/>
          <w:b/>
          <w:bCs/>
          <w:kern w:val="0"/>
        </w:rPr>
        <w:t>Nomura F</w:t>
      </w:r>
      <w:r w:rsidRPr="000459D8">
        <w:rPr>
          <w:rFonts w:ascii="Book Antiqua" w:hAnsi="Book Antiqua" w:cs="宋体"/>
          <w:kern w:val="0"/>
        </w:rPr>
        <w:t>, Sogawa K, Noda K, Seimiya M, Matsushita K, Miura T, Tomonaga T, Yoshitomi H, Imazeki F, Takizawa H, Mogushi K, Miyazaki M, Yokosuka O. Serum anti-Ku86 is a potential biomarker for early detection of hepatitis C virus-related hepatocellular carcinoma. </w:t>
      </w:r>
      <w:r w:rsidRPr="000459D8">
        <w:rPr>
          <w:rFonts w:ascii="Book Antiqua" w:hAnsi="Book Antiqua" w:cs="宋体"/>
          <w:i/>
          <w:iCs/>
          <w:kern w:val="0"/>
        </w:rPr>
        <w:t>Biochem Biophys Res Commun</w:t>
      </w:r>
      <w:r w:rsidRPr="000459D8">
        <w:rPr>
          <w:rFonts w:ascii="Book Antiqua" w:hAnsi="Book Antiqua" w:cs="宋体"/>
          <w:kern w:val="0"/>
        </w:rPr>
        <w:t> 2012; </w:t>
      </w:r>
      <w:r w:rsidRPr="000459D8">
        <w:rPr>
          <w:rFonts w:ascii="Book Antiqua" w:hAnsi="Book Antiqua" w:cs="宋体"/>
          <w:b/>
          <w:bCs/>
          <w:kern w:val="0"/>
        </w:rPr>
        <w:t>421</w:t>
      </w:r>
      <w:r w:rsidRPr="000459D8">
        <w:rPr>
          <w:rFonts w:ascii="Book Antiqua" w:hAnsi="Book Antiqua" w:cs="宋体"/>
          <w:kern w:val="0"/>
        </w:rPr>
        <w:t>: 837-843 [PMID: 22554520 DOI: 10.1016/j.bbrc.2012.04.099]</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0 </w:t>
      </w:r>
      <w:r w:rsidRPr="000459D8">
        <w:rPr>
          <w:rFonts w:ascii="Book Antiqua" w:hAnsi="Book Antiqua" w:cs="宋体"/>
          <w:b/>
          <w:bCs/>
          <w:kern w:val="0"/>
        </w:rPr>
        <w:t>Liu H</w:t>
      </w:r>
      <w:r w:rsidRPr="000459D8">
        <w:rPr>
          <w:rFonts w:ascii="Book Antiqua" w:hAnsi="Book Antiqua" w:cs="宋体"/>
          <w:kern w:val="0"/>
        </w:rPr>
        <w:t>, Zhang J, Wang S, Pang Z, Wang Z, Zhou W, Wu M. Screening of autoantibodies as potential biomarkers for hepatocellular carcinoma by using T7 phase display system. </w:t>
      </w:r>
      <w:r w:rsidRPr="000459D8">
        <w:rPr>
          <w:rFonts w:ascii="Book Antiqua" w:hAnsi="Book Antiqua" w:cs="宋体"/>
          <w:i/>
          <w:iCs/>
          <w:kern w:val="0"/>
        </w:rPr>
        <w:t>Cancer Epidemiol</w:t>
      </w:r>
      <w:r w:rsidRPr="000459D8">
        <w:rPr>
          <w:rFonts w:ascii="Book Antiqua" w:hAnsi="Book Antiqua" w:cs="宋体"/>
          <w:kern w:val="0"/>
        </w:rPr>
        <w:t> 2012; </w:t>
      </w:r>
      <w:r w:rsidRPr="000459D8">
        <w:rPr>
          <w:rFonts w:ascii="Book Antiqua" w:hAnsi="Book Antiqua" w:cs="宋体"/>
          <w:b/>
          <w:bCs/>
          <w:kern w:val="0"/>
        </w:rPr>
        <w:t>36</w:t>
      </w:r>
      <w:r w:rsidRPr="000459D8">
        <w:rPr>
          <w:rFonts w:ascii="Book Antiqua" w:hAnsi="Book Antiqua" w:cs="宋体"/>
          <w:kern w:val="0"/>
        </w:rPr>
        <w:t>: 82-88 [PMID: 22018955 DOI: 10.1016/j.canep.2011.04.001]</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1 </w:t>
      </w:r>
      <w:r w:rsidRPr="000459D8">
        <w:rPr>
          <w:rFonts w:ascii="Book Antiqua" w:hAnsi="Book Antiqua" w:cs="宋体"/>
          <w:b/>
          <w:bCs/>
          <w:kern w:val="0"/>
        </w:rPr>
        <w:t>Shao Q</w:t>
      </w:r>
      <w:r w:rsidRPr="000459D8">
        <w:rPr>
          <w:rFonts w:ascii="Book Antiqua" w:hAnsi="Book Antiqua" w:cs="宋体"/>
          <w:kern w:val="0"/>
        </w:rPr>
        <w:t>, Ren P, Li Y, Peng B, Dai L, Lei N, Yao W, Zhao G, Li L, Zhang J. Autoantibodies against glucose-regulated protein 78 as serological diagnostic biomarkers in hepatocellular carcinoma. </w:t>
      </w:r>
      <w:r w:rsidRPr="000459D8">
        <w:rPr>
          <w:rFonts w:ascii="Book Antiqua" w:hAnsi="Book Antiqua" w:cs="宋体"/>
          <w:i/>
          <w:iCs/>
          <w:kern w:val="0"/>
        </w:rPr>
        <w:t>Int J Oncol</w:t>
      </w:r>
      <w:r w:rsidRPr="000459D8">
        <w:rPr>
          <w:rFonts w:ascii="Book Antiqua" w:hAnsi="Book Antiqua" w:cs="宋体"/>
          <w:kern w:val="0"/>
        </w:rPr>
        <w:t> 2012; </w:t>
      </w:r>
      <w:r w:rsidRPr="000459D8">
        <w:rPr>
          <w:rFonts w:ascii="Book Antiqua" w:hAnsi="Book Antiqua" w:cs="宋体"/>
          <w:b/>
          <w:bCs/>
          <w:kern w:val="0"/>
        </w:rPr>
        <w:t>41</w:t>
      </w:r>
      <w:r w:rsidRPr="000459D8">
        <w:rPr>
          <w:rFonts w:ascii="Book Antiqua" w:hAnsi="Book Antiqua" w:cs="宋体"/>
          <w:kern w:val="0"/>
        </w:rPr>
        <w:t>: 1061-1067 [PMID: 22692946 DOI: 10.3892/ijo.2012.1515]</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2 </w:t>
      </w:r>
      <w:r w:rsidRPr="000459D8">
        <w:rPr>
          <w:rFonts w:ascii="Book Antiqua" w:hAnsi="Book Antiqua" w:cs="宋体"/>
          <w:b/>
          <w:bCs/>
          <w:kern w:val="0"/>
        </w:rPr>
        <w:t>Akada J</w:t>
      </w:r>
      <w:r w:rsidRPr="000459D8">
        <w:rPr>
          <w:rFonts w:ascii="Book Antiqua" w:hAnsi="Book Antiqua" w:cs="宋体"/>
          <w:kern w:val="0"/>
        </w:rPr>
        <w:t>, Kamei S, Ito A, Ito M, Kitagawa T, Furumoto H, Kato Y, Tamesa M, Takashima M, Shirai M, Yamano H, Oka M, Kuramitsu Y, Nakamura K. A new type of protein chip to detect hepatocellular carcinoma-related autoimmune antibodies in the sera of hepatitis C virus-positive patients. </w:t>
      </w:r>
      <w:r w:rsidRPr="000459D8">
        <w:rPr>
          <w:rFonts w:ascii="Book Antiqua" w:hAnsi="Book Antiqua" w:cs="宋体"/>
          <w:i/>
          <w:iCs/>
          <w:kern w:val="0"/>
        </w:rPr>
        <w:t>Proteome Sci</w:t>
      </w:r>
      <w:r w:rsidRPr="000459D8">
        <w:rPr>
          <w:rFonts w:ascii="Book Antiqua" w:hAnsi="Book Antiqua" w:cs="宋体"/>
          <w:kern w:val="0"/>
        </w:rPr>
        <w:t> 2013; </w:t>
      </w:r>
      <w:r w:rsidRPr="000459D8">
        <w:rPr>
          <w:rFonts w:ascii="Book Antiqua" w:hAnsi="Book Antiqua" w:cs="宋体"/>
          <w:b/>
          <w:bCs/>
          <w:kern w:val="0"/>
        </w:rPr>
        <w:t>11</w:t>
      </w:r>
      <w:r w:rsidRPr="000459D8">
        <w:rPr>
          <w:rFonts w:ascii="Book Antiqua" w:hAnsi="Book Antiqua" w:cs="宋体"/>
          <w:kern w:val="0"/>
        </w:rPr>
        <w:t>: 33 [PMID: 23866785 DOI: 10.1186/1477-5956-11-33]</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3 </w:t>
      </w:r>
      <w:r w:rsidRPr="000459D8">
        <w:rPr>
          <w:rFonts w:ascii="Book Antiqua" w:hAnsi="Book Antiqua" w:cs="宋体"/>
          <w:b/>
          <w:bCs/>
          <w:kern w:val="0"/>
        </w:rPr>
        <w:t>Wang K</w:t>
      </w:r>
      <w:r w:rsidRPr="000459D8">
        <w:rPr>
          <w:rFonts w:ascii="Book Antiqua" w:hAnsi="Book Antiqua" w:cs="宋体"/>
          <w:kern w:val="0"/>
        </w:rPr>
        <w:t>, Xu X, Nie Y, Dai L, Wang P, Zhang J. Identification of tumor-associated antigens by using SEREX in hepatocellular carcinoma. </w:t>
      </w:r>
      <w:r w:rsidRPr="000459D8">
        <w:rPr>
          <w:rFonts w:ascii="Book Antiqua" w:hAnsi="Book Antiqua" w:cs="宋体"/>
          <w:i/>
          <w:iCs/>
          <w:kern w:val="0"/>
        </w:rPr>
        <w:t>Cancer Lett</w:t>
      </w:r>
      <w:r w:rsidRPr="000459D8">
        <w:rPr>
          <w:rFonts w:ascii="Book Antiqua" w:hAnsi="Book Antiqua" w:cs="宋体"/>
          <w:kern w:val="0"/>
        </w:rPr>
        <w:t> 2009; </w:t>
      </w:r>
      <w:r w:rsidRPr="000459D8">
        <w:rPr>
          <w:rFonts w:ascii="Book Antiqua" w:hAnsi="Book Antiqua" w:cs="宋体"/>
          <w:b/>
          <w:bCs/>
          <w:kern w:val="0"/>
        </w:rPr>
        <w:t>281</w:t>
      </w:r>
      <w:r w:rsidRPr="000459D8">
        <w:rPr>
          <w:rFonts w:ascii="Book Antiqua" w:hAnsi="Book Antiqua" w:cs="宋体"/>
          <w:kern w:val="0"/>
        </w:rPr>
        <w:t>: 144-150 [PMID: 19304375 DOI: 10.1016/j.canlet.2009.02.037]</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4 </w:t>
      </w:r>
      <w:r w:rsidRPr="000459D8">
        <w:rPr>
          <w:rFonts w:ascii="Book Antiqua" w:hAnsi="Book Antiqua" w:cs="宋体"/>
          <w:b/>
          <w:bCs/>
          <w:kern w:val="0"/>
        </w:rPr>
        <w:t>Wang K</w:t>
      </w:r>
      <w:r w:rsidRPr="000459D8">
        <w:rPr>
          <w:rFonts w:ascii="Book Antiqua" w:hAnsi="Book Antiqua" w:cs="宋体"/>
          <w:kern w:val="0"/>
        </w:rPr>
        <w:t>, Chen Y, Liu S, Qiu S, Gao S, Huang X, Zhang J, Peng X, Qiani W, Zhang JY. Immunogenicity of Ra1A and its tissue-specific expression in hepatocellular carcinoma. </w:t>
      </w:r>
      <w:r w:rsidRPr="000459D8">
        <w:rPr>
          <w:rFonts w:ascii="Book Antiqua" w:hAnsi="Book Antiqua" w:cs="宋体"/>
          <w:i/>
          <w:iCs/>
          <w:kern w:val="0"/>
        </w:rPr>
        <w:t>Int J Immunopathol Pharmacol</w:t>
      </w:r>
      <w:r w:rsidRPr="000459D8">
        <w:rPr>
          <w:rFonts w:ascii="Book Antiqua" w:hAnsi="Book Antiqua" w:cs="宋体"/>
          <w:kern w:val="0"/>
        </w:rPr>
        <w:t> 2009; </w:t>
      </w:r>
      <w:r w:rsidRPr="000459D8">
        <w:rPr>
          <w:rFonts w:ascii="Book Antiqua" w:hAnsi="Book Antiqua" w:cs="宋体"/>
          <w:b/>
          <w:bCs/>
          <w:kern w:val="0"/>
        </w:rPr>
        <w:t>22</w:t>
      </w:r>
      <w:r w:rsidRPr="000459D8">
        <w:rPr>
          <w:rFonts w:ascii="Book Antiqua" w:hAnsi="Book Antiqua" w:cs="宋体"/>
          <w:kern w:val="0"/>
        </w:rPr>
        <w:t>: 735-743 [PMID: 19822090]</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5 </w:t>
      </w:r>
      <w:r w:rsidRPr="000459D8">
        <w:rPr>
          <w:rFonts w:ascii="Book Antiqua" w:hAnsi="Book Antiqua" w:cs="宋体"/>
          <w:b/>
          <w:bCs/>
          <w:kern w:val="0"/>
        </w:rPr>
        <w:t>Looi KS</w:t>
      </w:r>
      <w:r w:rsidRPr="000459D8">
        <w:rPr>
          <w:rFonts w:ascii="Book Antiqua" w:hAnsi="Book Antiqua" w:cs="宋体"/>
          <w:kern w:val="0"/>
        </w:rPr>
        <w:t>, Nakayasu ES, Diaz RA, Tan EM, Almeida IC, Zhang JY. Using proteomic approach to identify tumor-associated antigens as markers in hepatocellular carcinoma. </w:t>
      </w:r>
      <w:r w:rsidRPr="000459D8">
        <w:rPr>
          <w:rFonts w:ascii="Book Antiqua" w:hAnsi="Book Antiqua" w:cs="宋体"/>
          <w:i/>
          <w:iCs/>
          <w:kern w:val="0"/>
        </w:rPr>
        <w:t>J Proteome Res</w:t>
      </w:r>
      <w:r w:rsidRPr="000459D8">
        <w:rPr>
          <w:rFonts w:ascii="Book Antiqua" w:hAnsi="Book Antiqua" w:cs="宋体"/>
          <w:kern w:val="0"/>
        </w:rPr>
        <w:t> 2008; </w:t>
      </w:r>
      <w:r w:rsidRPr="000459D8">
        <w:rPr>
          <w:rFonts w:ascii="Book Antiqua" w:hAnsi="Book Antiqua" w:cs="宋体"/>
          <w:b/>
          <w:bCs/>
          <w:kern w:val="0"/>
        </w:rPr>
        <w:t>7</w:t>
      </w:r>
      <w:r w:rsidRPr="000459D8">
        <w:rPr>
          <w:rFonts w:ascii="Book Antiqua" w:hAnsi="Book Antiqua" w:cs="宋体"/>
          <w:kern w:val="0"/>
        </w:rPr>
        <w:t>: 4004-4012 [PMID: 18672925 DOI: 10.1021/pr800273h]</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6 </w:t>
      </w:r>
      <w:r w:rsidRPr="000459D8">
        <w:rPr>
          <w:rFonts w:ascii="Book Antiqua" w:hAnsi="Book Antiqua" w:cs="宋体"/>
          <w:b/>
          <w:bCs/>
          <w:kern w:val="0"/>
        </w:rPr>
        <w:t>Chen X</w:t>
      </w:r>
      <w:r w:rsidRPr="000459D8">
        <w:rPr>
          <w:rFonts w:ascii="Book Antiqua" w:hAnsi="Book Antiqua" w:cs="宋体"/>
          <w:kern w:val="0"/>
        </w:rPr>
        <w:t>, Fu S, Chen F, Chen H, Chen Z. Identification of tumor-associated antigens in human hepatocellular carcinoma by autoantibodies. </w:t>
      </w:r>
      <w:r w:rsidRPr="000459D8">
        <w:rPr>
          <w:rFonts w:ascii="Book Antiqua" w:hAnsi="Book Antiqua" w:cs="宋体"/>
          <w:i/>
          <w:iCs/>
          <w:kern w:val="0"/>
        </w:rPr>
        <w:t>Oncol Rep</w:t>
      </w:r>
      <w:r w:rsidRPr="000459D8">
        <w:rPr>
          <w:rFonts w:ascii="Book Antiqua" w:hAnsi="Book Antiqua" w:cs="宋体"/>
          <w:kern w:val="0"/>
        </w:rPr>
        <w:t> 2008; </w:t>
      </w:r>
      <w:r w:rsidRPr="000459D8">
        <w:rPr>
          <w:rFonts w:ascii="Book Antiqua" w:hAnsi="Book Antiqua" w:cs="宋体"/>
          <w:b/>
          <w:bCs/>
          <w:kern w:val="0"/>
        </w:rPr>
        <w:t>20</w:t>
      </w:r>
      <w:r w:rsidRPr="000459D8">
        <w:rPr>
          <w:rFonts w:ascii="Book Antiqua" w:hAnsi="Book Antiqua" w:cs="宋体"/>
          <w:kern w:val="0"/>
        </w:rPr>
        <w:t>: 979-985 [PMID: 18813843]</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7 </w:t>
      </w:r>
      <w:r w:rsidRPr="000459D8">
        <w:rPr>
          <w:rFonts w:ascii="Book Antiqua" w:hAnsi="Book Antiqua" w:cs="宋体"/>
          <w:b/>
          <w:bCs/>
          <w:kern w:val="0"/>
        </w:rPr>
        <w:t>Zhou SF</w:t>
      </w:r>
      <w:r w:rsidRPr="000459D8">
        <w:rPr>
          <w:rFonts w:ascii="Book Antiqua" w:hAnsi="Book Antiqua" w:cs="宋体"/>
          <w:kern w:val="0"/>
        </w:rPr>
        <w:t>, Xie XX, Bin YH, Lan L, Chen F, Luo GR. Identification of HCC-22-5 tumor-associated antigen and antibody response in patients. </w:t>
      </w:r>
      <w:r w:rsidRPr="000459D8">
        <w:rPr>
          <w:rFonts w:ascii="Book Antiqua" w:hAnsi="Book Antiqua" w:cs="宋体"/>
          <w:i/>
          <w:iCs/>
          <w:kern w:val="0"/>
        </w:rPr>
        <w:t>Clin Chim Acta</w:t>
      </w:r>
      <w:r w:rsidRPr="000459D8">
        <w:rPr>
          <w:rFonts w:ascii="Book Antiqua" w:hAnsi="Book Antiqua" w:cs="宋体"/>
          <w:kern w:val="0"/>
        </w:rPr>
        <w:t> 2006; </w:t>
      </w:r>
      <w:r w:rsidRPr="000459D8">
        <w:rPr>
          <w:rFonts w:ascii="Book Antiqua" w:hAnsi="Book Antiqua" w:cs="宋体"/>
          <w:b/>
          <w:bCs/>
          <w:kern w:val="0"/>
        </w:rPr>
        <w:t>366</w:t>
      </w:r>
      <w:r w:rsidRPr="000459D8">
        <w:rPr>
          <w:rFonts w:ascii="Book Antiqua" w:hAnsi="Book Antiqua" w:cs="宋体"/>
          <w:kern w:val="0"/>
        </w:rPr>
        <w:t>: 274-280 [PMID: 16356486 DOI: 10.1016/j.cca.2005.10.026]</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8 </w:t>
      </w:r>
      <w:r w:rsidRPr="000459D8">
        <w:rPr>
          <w:rFonts w:ascii="Book Antiqua" w:hAnsi="Book Antiqua" w:cs="宋体"/>
          <w:b/>
          <w:bCs/>
          <w:kern w:val="0"/>
        </w:rPr>
        <w:t>Takashima M</w:t>
      </w:r>
      <w:r w:rsidRPr="000459D8">
        <w:rPr>
          <w:rFonts w:ascii="Book Antiqua" w:hAnsi="Book Antiqua" w:cs="宋体"/>
          <w:kern w:val="0"/>
        </w:rPr>
        <w:t>, Kuramitsu Y, Yokoyama Y, Iizuka N, Harada T, Fujimoto M, Sakaida I, Okita K, Oka M, Nakamura K. Proteomic analysis of autoantibodies in patients with hepatocellular carcinoma. </w:t>
      </w:r>
      <w:r w:rsidRPr="000459D8">
        <w:rPr>
          <w:rFonts w:ascii="Book Antiqua" w:hAnsi="Book Antiqua" w:cs="宋体"/>
          <w:i/>
          <w:iCs/>
          <w:kern w:val="0"/>
        </w:rPr>
        <w:t>Proteomics</w:t>
      </w:r>
      <w:r w:rsidRPr="000459D8">
        <w:rPr>
          <w:rFonts w:ascii="Book Antiqua" w:hAnsi="Book Antiqua" w:cs="宋体"/>
          <w:kern w:val="0"/>
        </w:rPr>
        <w:t> 2006; </w:t>
      </w:r>
      <w:r w:rsidRPr="000459D8">
        <w:rPr>
          <w:rFonts w:ascii="Book Antiqua" w:hAnsi="Book Antiqua" w:cs="宋体"/>
          <w:b/>
          <w:bCs/>
          <w:kern w:val="0"/>
        </w:rPr>
        <w:t>6</w:t>
      </w:r>
      <w:r w:rsidRPr="000459D8">
        <w:rPr>
          <w:rFonts w:ascii="Book Antiqua" w:hAnsi="Book Antiqua" w:cs="宋体"/>
          <w:kern w:val="0"/>
        </w:rPr>
        <w:t>: 3894-3900 [PMID: 16767786 DOI: 10.1002/pmic.200500346]</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49 </w:t>
      </w:r>
      <w:r w:rsidRPr="000459D8">
        <w:rPr>
          <w:rFonts w:ascii="Book Antiqua" w:hAnsi="Book Antiqua" w:cs="宋体"/>
          <w:b/>
          <w:bCs/>
          <w:kern w:val="0"/>
        </w:rPr>
        <w:t>Looi K</w:t>
      </w:r>
      <w:r w:rsidRPr="000459D8">
        <w:rPr>
          <w:rFonts w:ascii="Book Antiqua" w:hAnsi="Book Antiqua" w:cs="宋体"/>
          <w:kern w:val="0"/>
        </w:rPr>
        <w:t>, Megliorino R, Shi FD, Peng XX, Chen Y, Zhang JY. Humoral immune response to p16, a cyclin-dependent kinase inhibitor in human malignancies. </w:t>
      </w:r>
      <w:r w:rsidRPr="000459D8">
        <w:rPr>
          <w:rFonts w:ascii="Book Antiqua" w:hAnsi="Book Antiqua" w:cs="宋体"/>
          <w:i/>
          <w:iCs/>
          <w:kern w:val="0"/>
        </w:rPr>
        <w:t>Oncol Rep</w:t>
      </w:r>
      <w:r w:rsidRPr="000459D8">
        <w:rPr>
          <w:rFonts w:ascii="Book Antiqua" w:hAnsi="Book Antiqua" w:cs="宋体"/>
          <w:kern w:val="0"/>
        </w:rPr>
        <w:t> 2006; </w:t>
      </w:r>
      <w:r w:rsidRPr="000459D8">
        <w:rPr>
          <w:rFonts w:ascii="Book Antiqua" w:hAnsi="Book Antiqua" w:cs="宋体"/>
          <w:b/>
          <w:bCs/>
          <w:kern w:val="0"/>
        </w:rPr>
        <w:t>16</w:t>
      </w:r>
      <w:r w:rsidRPr="000459D8">
        <w:rPr>
          <w:rFonts w:ascii="Book Antiqua" w:hAnsi="Book Antiqua" w:cs="宋体"/>
          <w:kern w:val="0"/>
        </w:rPr>
        <w:t xml:space="preserve">: 1105-1110 [PMID: 17016600 DOI: </w:t>
      </w:r>
      <w:r w:rsidRPr="000459D8">
        <w:rPr>
          <w:rFonts w:ascii="Book Antiqua" w:hAnsi="Book Antiqua"/>
          <w:shd w:val="clear" w:color="auto" w:fill="FFFFFF"/>
        </w:rPr>
        <w:t>10.3892/or.16.5.1105</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50 </w:t>
      </w:r>
      <w:r w:rsidRPr="000459D8">
        <w:rPr>
          <w:rFonts w:ascii="Book Antiqua" w:hAnsi="Book Antiqua" w:cs="宋体"/>
          <w:b/>
          <w:bCs/>
          <w:kern w:val="0"/>
        </w:rPr>
        <w:t>Soo Hoo L</w:t>
      </w:r>
      <w:r w:rsidRPr="000459D8">
        <w:rPr>
          <w:rFonts w:ascii="Book Antiqua" w:hAnsi="Book Antiqua" w:cs="宋体"/>
          <w:kern w:val="0"/>
        </w:rPr>
        <w:t>, Zhang JY, Chan EK. Cloning and characterization of a novel 90 kDa 'companion' auto-antigen of p62 overexpressed in cancer. </w:t>
      </w:r>
      <w:r w:rsidRPr="000459D8">
        <w:rPr>
          <w:rFonts w:ascii="Book Antiqua" w:hAnsi="Book Antiqua" w:cs="宋体"/>
          <w:i/>
          <w:iCs/>
          <w:kern w:val="0"/>
        </w:rPr>
        <w:t>Oncogene</w:t>
      </w:r>
      <w:r w:rsidRPr="000459D8">
        <w:rPr>
          <w:rFonts w:ascii="Book Antiqua" w:hAnsi="Book Antiqua" w:cs="宋体"/>
          <w:kern w:val="0"/>
        </w:rPr>
        <w:t> 2002; </w:t>
      </w:r>
      <w:r w:rsidRPr="000459D8">
        <w:rPr>
          <w:rFonts w:ascii="Book Antiqua" w:hAnsi="Book Antiqua" w:cs="宋体"/>
          <w:b/>
          <w:bCs/>
          <w:kern w:val="0"/>
        </w:rPr>
        <w:t>21</w:t>
      </w:r>
      <w:r w:rsidRPr="000459D8">
        <w:rPr>
          <w:rFonts w:ascii="Book Antiqua" w:hAnsi="Book Antiqua" w:cs="宋体"/>
          <w:kern w:val="0"/>
        </w:rPr>
        <w:t>: 5006-5015 [PMID: 12118381 DOI: 10.1038/sj.onc.1205625]</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51 </w:t>
      </w:r>
      <w:r w:rsidRPr="000459D8">
        <w:rPr>
          <w:rFonts w:ascii="Book Antiqua" w:hAnsi="Book Antiqua" w:cs="宋体"/>
          <w:b/>
          <w:bCs/>
          <w:kern w:val="0"/>
        </w:rPr>
        <w:t>Le Naour F</w:t>
      </w:r>
      <w:r w:rsidRPr="000459D8">
        <w:rPr>
          <w:rFonts w:ascii="Book Antiqua" w:hAnsi="Book Antiqua" w:cs="宋体"/>
          <w:kern w:val="0"/>
        </w:rPr>
        <w:t>, Brichory F, Misek DE, Bréchot C, Hanash SM, Beretta L. A distinct repertoire of autoantibodies in hepatocellular carcinoma identified by proteomic analysis. </w:t>
      </w:r>
      <w:r w:rsidRPr="000459D8">
        <w:rPr>
          <w:rFonts w:ascii="Book Antiqua" w:hAnsi="Book Antiqua" w:cs="宋体"/>
          <w:i/>
          <w:iCs/>
          <w:kern w:val="0"/>
        </w:rPr>
        <w:t>Mol Cell Proteomics</w:t>
      </w:r>
      <w:r w:rsidRPr="000459D8">
        <w:rPr>
          <w:rFonts w:ascii="Book Antiqua" w:hAnsi="Book Antiqua" w:cs="宋体"/>
          <w:kern w:val="0"/>
        </w:rPr>
        <w:t> 2002; </w:t>
      </w:r>
      <w:r w:rsidRPr="000459D8">
        <w:rPr>
          <w:rFonts w:ascii="Book Antiqua" w:hAnsi="Book Antiqua" w:cs="宋体"/>
          <w:b/>
          <w:bCs/>
          <w:kern w:val="0"/>
        </w:rPr>
        <w:t>1</w:t>
      </w:r>
      <w:r w:rsidRPr="000459D8">
        <w:rPr>
          <w:rFonts w:ascii="Book Antiqua" w:hAnsi="Book Antiqua" w:cs="宋体"/>
          <w:kern w:val="0"/>
        </w:rPr>
        <w:t xml:space="preserve">: 197-203 [PMID: 12096119 DOI: </w:t>
      </w:r>
      <w:r w:rsidRPr="000459D8">
        <w:rPr>
          <w:rFonts w:ascii="Book Antiqua" w:hAnsi="Book Antiqua"/>
          <w:shd w:val="clear" w:color="auto" w:fill="FFFFFF"/>
        </w:rPr>
        <w:t>10.1074/mcp.M100029-MCP200</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52 </w:t>
      </w:r>
      <w:r w:rsidRPr="000459D8">
        <w:rPr>
          <w:rFonts w:ascii="Book Antiqua" w:hAnsi="Book Antiqua" w:cs="宋体"/>
          <w:b/>
          <w:bCs/>
          <w:kern w:val="0"/>
        </w:rPr>
        <w:t>Raedle J</w:t>
      </w:r>
      <w:r w:rsidRPr="000459D8">
        <w:rPr>
          <w:rFonts w:ascii="Book Antiqua" w:hAnsi="Book Antiqua" w:cs="宋体"/>
          <w:kern w:val="0"/>
        </w:rPr>
        <w:t>, Oremek G, Truschnowitsch M, Lorenz M, Roth WK, Caspary WF, Zeuzem S. Clinical evaluation of autoantibodies to p53 protein in patients with chronic liver disease and hepatocellular carcinoma. </w:t>
      </w:r>
      <w:r w:rsidRPr="000459D8">
        <w:rPr>
          <w:rFonts w:ascii="Book Antiqua" w:hAnsi="Book Antiqua" w:cs="宋体"/>
          <w:i/>
          <w:iCs/>
          <w:kern w:val="0"/>
        </w:rPr>
        <w:t>Eur J Cancer</w:t>
      </w:r>
      <w:r w:rsidRPr="000459D8">
        <w:rPr>
          <w:rFonts w:ascii="Book Antiqua" w:hAnsi="Book Antiqua" w:cs="宋体"/>
          <w:kern w:val="0"/>
        </w:rPr>
        <w:t> 1998; </w:t>
      </w:r>
      <w:r w:rsidRPr="000459D8">
        <w:rPr>
          <w:rFonts w:ascii="Book Antiqua" w:hAnsi="Book Antiqua" w:cs="宋体"/>
          <w:b/>
          <w:bCs/>
          <w:kern w:val="0"/>
        </w:rPr>
        <w:t>34</w:t>
      </w:r>
      <w:r w:rsidRPr="000459D8">
        <w:rPr>
          <w:rFonts w:ascii="Book Antiqua" w:hAnsi="Book Antiqua" w:cs="宋体"/>
          <w:kern w:val="0"/>
        </w:rPr>
        <w:t xml:space="preserve">: 1198-1203 [PMID: 9849479 DOI: </w:t>
      </w:r>
      <w:r w:rsidRPr="000459D8">
        <w:rPr>
          <w:rFonts w:ascii="Book Antiqua" w:hAnsi="Book Antiqua"/>
          <w:shd w:val="clear" w:color="auto" w:fill="FFFFFF"/>
        </w:rPr>
        <w:t>10.1016/S0959-8049(98)00056-2</w:t>
      </w:r>
      <w:r w:rsidRPr="000459D8">
        <w:rPr>
          <w:rFonts w:ascii="Book Antiqua" w:hAnsi="Book Antiqua" w:cs="宋体"/>
          <w:kern w:val="0"/>
        </w:rPr>
        <w:t>]</w:t>
      </w:r>
    </w:p>
    <w:p w:rsidR="0041571A" w:rsidRPr="000459D8" w:rsidRDefault="0041571A" w:rsidP="00267C9C">
      <w:pPr>
        <w:widowControl/>
        <w:rPr>
          <w:rFonts w:ascii="Book Antiqua" w:hAnsi="Book Antiqua" w:cs="宋体"/>
          <w:kern w:val="0"/>
        </w:rPr>
      </w:pPr>
      <w:r w:rsidRPr="000459D8">
        <w:rPr>
          <w:rFonts w:ascii="Book Antiqua" w:hAnsi="Book Antiqua" w:cs="宋体"/>
          <w:kern w:val="0"/>
        </w:rPr>
        <w:t>53 </w:t>
      </w:r>
      <w:r w:rsidRPr="000459D8">
        <w:rPr>
          <w:rFonts w:ascii="Book Antiqua" w:hAnsi="Book Antiqua" w:cs="宋体"/>
          <w:b/>
          <w:bCs/>
          <w:kern w:val="0"/>
        </w:rPr>
        <w:t>Imai H</w:t>
      </w:r>
      <w:r w:rsidRPr="000459D8">
        <w:rPr>
          <w:rFonts w:ascii="Book Antiqua" w:hAnsi="Book Antiqua" w:cs="宋体"/>
          <w:kern w:val="0"/>
        </w:rPr>
        <w:t>, Chan EK, Kiyosawa K, Fu XD, Tan EM. Novel nuclear autoantigen with splicing factor motifs identified with antibody from hepatocellular carcinoma. </w:t>
      </w:r>
      <w:r w:rsidRPr="000459D8">
        <w:rPr>
          <w:rFonts w:ascii="Book Antiqua" w:hAnsi="Book Antiqua" w:cs="宋体"/>
          <w:i/>
          <w:iCs/>
          <w:kern w:val="0"/>
        </w:rPr>
        <w:t>J Clin Invest</w:t>
      </w:r>
      <w:r w:rsidRPr="000459D8">
        <w:rPr>
          <w:rFonts w:ascii="Book Antiqua" w:hAnsi="Book Antiqua" w:cs="宋体"/>
          <w:kern w:val="0"/>
        </w:rPr>
        <w:t> 1993; </w:t>
      </w:r>
      <w:r w:rsidRPr="000459D8">
        <w:rPr>
          <w:rFonts w:ascii="Book Antiqua" w:hAnsi="Book Antiqua" w:cs="宋体"/>
          <w:b/>
          <w:bCs/>
          <w:kern w:val="0"/>
        </w:rPr>
        <w:t>92</w:t>
      </w:r>
      <w:r w:rsidRPr="000459D8">
        <w:rPr>
          <w:rFonts w:ascii="Book Antiqua" w:hAnsi="Book Antiqua" w:cs="宋体"/>
          <w:kern w:val="0"/>
        </w:rPr>
        <w:t>: 2419-2426 [PMID: 8227358 DOI: 10.1172/JCI116848]</w:t>
      </w:r>
    </w:p>
    <w:p w:rsidR="0041571A" w:rsidRPr="000459D8" w:rsidRDefault="0041571A" w:rsidP="00B452AC">
      <w:pPr>
        <w:rPr>
          <w:rFonts w:ascii="Book Antiqua" w:hAnsi="Book Antiqua"/>
          <w:noProof/>
        </w:rPr>
      </w:pPr>
    </w:p>
    <w:p w:rsidR="0041571A" w:rsidRPr="000459D8" w:rsidRDefault="0041571A" w:rsidP="00B452AC">
      <w:pPr>
        <w:rPr>
          <w:rFonts w:ascii="Book Antiqua" w:hAnsi="Book Antiqua"/>
        </w:rPr>
      </w:pPr>
      <w:r w:rsidRPr="000459D8">
        <w:rPr>
          <w:rFonts w:ascii="Book Antiqua" w:hAnsi="Book Antiqua"/>
        </w:rPr>
        <w:fldChar w:fldCharType="end"/>
      </w:r>
    </w:p>
    <w:p w:rsidR="0041571A" w:rsidRPr="000459D8" w:rsidRDefault="0041571A" w:rsidP="00961A79">
      <w:pPr>
        <w:wordWrap w:val="0"/>
        <w:ind w:left="520" w:hangingChars="200" w:hanging="520"/>
        <w:jc w:val="right"/>
        <w:rPr>
          <w:rFonts w:ascii="Book Antiqua" w:hAnsi="Book Antiqua"/>
        </w:rPr>
      </w:pPr>
      <w:r w:rsidRPr="000459D8">
        <w:rPr>
          <w:rFonts w:ascii="Book Antiqua" w:hAnsi="Book Antiqua"/>
          <w:b/>
        </w:rPr>
        <w:t xml:space="preserve">P- Reviewer: </w:t>
      </w:r>
      <w:r w:rsidRPr="000459D8">
        <w:rPr>
          <w:rFonts w:ascii="Book Antiqua" w:hAnsi="Book Antiqua" w:cs="宋体"/>
          <w:kern w:val="0"/>
        </w:rPr>
        <w:t xml:space="preserve">Hann HW, Wang GY  </w:t>
      </w:r>
      <w:r w:rsidRPr="000459D8">
        <w:rPr>
          <w:rFonts w:ascii="Book Antiqua" w:hAnsi="Book Antiqua"/>
        </w:rPr>
        <w:t xml:space="preserve">   </w:t>
      </w:r>
      <w:r w:rsidRPr="000459D8">
        <w:rPr>
          <w:rFonts w:ascii="Book Antiqua" w:hAnsi="Book Antiqua"/>
          <w:b/>
        </w:rPr>
        <w:t>S- Editor:</w:t>
      </w:r>
      <w:r w:rsidRPr="000459D8">
        <w:rPr>
          <w:rFonts w:ascii="Book Antiqua" w:hAnsi="Book Antiqua"/>
        </w:rPr>
        <w:t xml:space="preserve"> Gong XM</w:t>
      </w:r>
    </w:p>
    <w:p w:rsidR="0041571A" w:rsidRPr="000459D8" w:rsidRDefault="0041571A" w:rsidP="00961A79">
      <w:pPr>
        <w:ind w:left="520" w:right="120" w:hangingChars="200" w:hanging="520"/>
        <w:jc w:val="right"/>
        <w:rPr>
          <w:rFonts w:ascii="Book Antiqua" w:hAnsi="Book Antiqua"/>
          <w:b/>
        </w:rPr>
      </w:pPr>
      <w:r w:rsidRPr="000459D8">
        <w:rPr>
          <w:rFonts w:ascii="Book Antiqua" w:hAnsi="Book Antiqua"/>
          <w:b/>
        </w:rPr>
        <w:t>L- Editor:</w:t>
      </w:r>
      <w:r w:rsidRPr="000459D8">
        <w:rPr>
          <w:rFonts w:ascii="Book Antiqua" w:hAnsi="Book Antiqua"/>
        </w:rPr>
        <w:t xml:space="preserve"> </w:t>
      </w:r>
      <w:r w:rsidRPr="000459D8">
        <w:rPr>
          <w:rFonts w:ascii="Book Antiqua" w:hAnsi="Book Antiqua"/>
          <w:b/>
        </w:rPr>
        <w:t>E- Editor:</w:t>
      </w:r>
    </w:p>
    <w:p w:rsidR="0041571A" w:rsidRPr="000459D8" w:rsidRDefault="0041571A" w:rsidP="00B452AC">
      <w:pPr>
        <w:rPr>
          <w:rFonts w:ascii="Book Antiqua" w:hAnsi="Book Antiqua"/>
        </w:rPr>
      </w:pPr>
    </w:p>
    <w:p w:rsidR="0041571A" w:rsidRPr="000459D8" w:rsidRDefault="0041571A" w:rsidP="00B452AC">
      <w:pPr>
        <w:rPr>
          <w:rFonts w:ascii="Book Antiqua" w:hAnsi="Book Antiqua"/>
        </w:rPr>
      </w:pPr>
    </w:p>
    <w:p w:rsidR="0041571A" w:rsidRPr="000459D8" w:rsidRDefault="0041571A" w:rsidP="00FE72CF">
      <w:pPr>
        <w:rPr>
          <w:rFonts w:ascii="Book Antiqua" w:hAnsi="Book Antiqua"/>
          <w:b/>
        </w:rPr>
      </w:pPr>
      <w:r w:rsidRPr="000459D8">
        <w:rPr>
          <w:rFonts w:ascii="Book Antiqua" w:hAnsi="Book Antiqua"/>
          <w:b/>
        </w:rPr>
        <w:t>Table 1 Tumor-associated antigens detected in patients with hepatocellular carcinoma reported since 1993</w:t>
      </w:r>
    </w:p>
    <w:tbl>
      <w:tblPr>
        <w:tblW w:w="7533" w:type="dxa"/>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1900"/>
        <w:gridCol w:w="5633"/>
      </w:tblGrid>
      <w:tr w:rsidR="000459D8" w:rsidRPr="000459D8" w:rsidTr="00267C9C">
        <w:trPr>
          <w:trHeight w:val="270"/>
        </w:trPr>
        <w:tc>
          <w:tcPr>
            <w:tcW w:w="1900" w:type="dxa"/>
            <w:tcBorders>
              <w:left w:val="nil"/>
              <w:right w:val="nil"/>
            </w:tcBorders>
            <w:noWrap/>
          </w:tcPr>
          <w:p w:rsidR="0041571A" w:rsidRPr="000459D8" w:rsidRDefault="0041571A" w:rsidP="00B452AC">
            <w:pPr>
              <w:rPr>
                <w:rFonts w:ascii="Book Antiqua" w:hAnsi="Book Antiqua"/>
                <w:b/>
                <w:bCs/>
              </w:rPr>
            </w:pPr>
            <w:r w:rsidRPr="000459D8">
              <w:rPr>
                <w:rFonts w:ascii="Book Antiqua" w:hAnsi="Book Antiqua"/>
                <w:b/>
                <w:bCs/>
              </w:rPr>
              <w:t>Ref.</w:t>
            </w:r>
          </w:p>
        </w:tc>
        <w:tc>
          <w:tcPr>
            <w:tcW w:w="5633" w:type="dxa"/>
            <w:tcBorders>
              <w:left w:val="nil"/>
            </w:tcBorders>
            <w:noWrap/>
          </w:tcPr>
          <w:p w:rsidR="0041571A" w:rsidRPr="000459D8" w:rsidRDefault="0041571A" w:rsidP="00B452AC">
            <w:pPr>
              <w:rPr>
                <w:rFonts w:ascii="Book Antiqua" w:hAnsi="Book Antiqua"/>
                <w:b/>
                <w:bCs/>
              </w:rPr>
            </w:pPr>
            <w:r w:rsidRPr="000459D8">
              <w:rPr>
                <w:rFonts w:ascii="Book Antiqua" w:hAnsi="Book Antiqua"/>
                <w:b/>
                <w:bCs/>
              </w:rPr>
              <w:t>TAAs reported</w:t>
            </w:r>
          </w:p>
        </w:tc>
      </w:tr>
      <w:tr w:rsidR="000459D8" w:rsidRPr="000459D8" w:rsidTr="00267C9C">
        <w:trPr>
          <w:trHeight w:val="270"/>
        </w:trPr>
        <w:tc>
          <w:tcPr>
            <w:tcW w:w="1900" w:type="dxa"/>
            <w:tcBorders>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Yau </w:t>
            </w:r>
            <w:r w:rsidRPr="000459D8">
              <w:rPr>
                <w:rFonts w:ascii="Book Antiqua" w:hAnsi="Book Antiqua"/>
                <w:bCs/>
                <w:i/>
              </w:rPr>
              <w:t>et al</w:t>
            </w:r>
            <w:r w:rsidRPr="000459D8">
              <w:rPr>
                <w:rFonts w:ascii="Book Antiqua" w:hAnsi="Book Antiqua"/>
                <w:bCs/>
              </w:rPr>
              <w:fldChar w:fldCharType="begin">
                <w:fldData xml:space="preserve">PEVuZE5vdGU+PENpdGU+PEF1dGhvcj5ZYXU8L0F1dGhvcj48WWVhcj4yMDEzPC9ZZWFyPjxSZWNO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ZYXU8L0F1dGhvcj48WWVhcj4yMDEzPC9ZZWFyPjxSZWNO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36" w:tooltip="Yau, 2013 #35" w:history="1">
              <w:r w:rsidRPr="000459D8">
                <w:rPr>
                  <w:rFonts w:ascii="Book Antiqua" w:hAnsi="Book Antiqua"/>
                  <w:bCs/>
                  <w:noProof/>
                  <w:vertAlign w:val="superscript"/>
                </w:rPr>
                <w:t>36</w:t>
              </w:r>
            </w:hyperlink>
            <w:r w:rsidRPr="000459D8">
              <w:rPr>
                <w:rFonts w:ascii="Book Antiqua" w:hAnsi="Book Antiqua"/>
                <w:bCs/>
                <w:noProof/>
                <w:vertAlign w:val="superscript"/>
              </w:rPr>
              <w:t>]</w:t>
            </w:r>
            <w:r w:rsidRPr="000459D8">
              <w:rPr>
                <w:rFonts w:ascii="Book Antiqua" w:hAnsi="Book Antiqua"/>
                <w:bCs/>
              </w:rPr>
              <w:fldChar w:fldCharType="end"/>
            </w:r>
            <w:r w:rsidRPr="000459D8">
              <w:rPr>
                <w:rFonts w:ascii="Book Antiqua" w:hAnsi="Book Antiqua"/>
                <w:bCs/>
              </w:rPr>
              <w:t xml:space="preserve"> </w:t>
            </w:r>
          </w:p>
        </w:tc>
        <w:tc>
          <w:tcPr>
            <w:tcW w:w="5633" w:type="dxa"/>
            <w:tcBorders>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hnRNP L</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Akada </w:t>
            </w:r>
            <w:r w:rsidRPr="000459D8">
              <w:rPr>
                <w:rFonts w:ascii="Book Antiqua" w:hAnsi="Book Antiqua"/>
                <w:bCs/>
                <w:i/>
              </w:rPr>
              <w:t>et al</w:t>
            </w:r>
            <w:r w:rsidRPr="000459D8">
              <w:rPr>
                <w:rFonts w:ascii="Book Antiqua" w:hAnsi="Book Antiqua"/>
                <w:bCs/>
              </w:rPr>
              <w:fldChar w:fldCharType="begin"/>
            </w:r>
            <w:r w:rsidRPr="000459D8">
              <w:rPr>
                <w:rFonts w:ascii="Book Antiqua" w:hAnsi="Book Antiqua"/>
                <w:bCs/>
              </w:rPr>
              <w:instrText xml:space="preserve"> ADDIN EN.CITE &lt;EndNote&gt;&lt;Cite&gt;&lt;Author&gt;Akada&lt;/Author&gt;&lt;Year&gt;2013&lt;/Year&gt;&lt;RecNum&gt;41&lt;/RecNum&gt;&lt;DisplayText&gt;&lt;style face="superscript"&gt;[42]&lt;/style&gt;&lt;/DisplayText&gt;&lt;record&gt;&lt;rec-number&gt;41&lt;/rec-number&gt;&lt;foreign-keys&gt;&lt;key app="EN" db-id="edzavpw9tp9t9setvfypwzagzzpfwr0zx2rz"&gt;41&lt;/key&gt;&lt;/foreign-keys&gt;&lt;ref-type name="Journal Article"&gt;17&lt;/ref-type&gt;&lt;contributors&gt;&lt;authors&gt;&lt;author&gt;Akada, J.&lt;/author&gt;&lt;author&gt;Kamei, S.&lt;/author&gt;&lt;author&gt;Ito, A.&lt;/author&gt;&lt;author&gt;Ito, M.&lt;/author&gt;&lt;author&gt;Kitagawa, T.&lt;/author&gt;&lt;author&gt;Furumoto, H.&lt;/author&gt;&lt;author&gt;Kato, Y.&lt;/author&gt;&lt;author&gt;Tamesa, M.&lt;/author&gt;&lt;author&gt;Takashima, M.&lt;/author&gt;&lt;author&gt;Shirai, M.&lt;/author&gt;&lt;author&gt;Yamano, H.&lt;/author&gt;&lt;author&gt;Oka, M.&lt;/author&gt;&lt;author&gt;Kuramitsu, Y.&lt;/author&gt;&lt;author&gt;Nakamura, K.&lt;/author&gt;&lt;/authors&gt;&lt;/contributors&gt;&lt;auth-address&gt;Department of Biochemistry and Functional Proteomics, Yamaguchi University Graduate School of Medicine, 1-1-1, Minami-kogushi, Ube, Yamaguchi 755-8505, Japan. nakamura@yamaguchi-u.ac.jp.&lt;/auth-address&gt;&lt;titles&gt;&lt;title&gt;A new type of protein chip to detect hepatocellular carcinoma-related autoimmune antibodies in the sera of hepatitis C virus-positive patients&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33&lt;/pages&gt;&lt;volume&gt;11&lt;/volume&gt;&lt;number&gt;1&lt;/number&gt;&lt;keywords&gt;&lt;keyword&gt;</w:instrText>
            </w:r>
            <w:r w:rsidRPr="000459D8">
              <w:rPr>
                <w:rFonts w:ascii="Book Antiqua" w:hAnsi="Book Antiqua" w:hint="eastAsia"/>
                <w:bCs/>
              </w:rPr>
              <w:instrText>就是做了个</w:instrText>
            </w:r>
            <w:r w:rsidRPr="000459D8">
              <w:rPr>
                <w:rFonts w:ascii="Book Antiqua" w:hAnsi="Book Antiqua"/>
                <w:bCs/>
              </w:rPr>
              <w:instrText>protein chip ,</w:instrText>
            </w:r>
            <w:r w:rsidRPr="000459D8">
              <w:rPr>
                <w:rFonts w:ascii="Book Antiqua" w:hAnsi="Book Antiqua" w:hint="eastAsia"/>
                <w:bCs/>
              </w:rPr>
              <w:instrText>无</w:instrText>
            </w:r>
            <w:r w:rsidRPr="000459D8">
              <w:rPr>
                <w:rFonts w:ascii="Book Antiqua" w:hAnsi="Book Antiqua"/>
                <w:bCs/>
              </w:rPr>
              <w:instrText>2D&lt;/keyword&gt;&lt;/keywords&gt;&lt;dates&gt;&lt;year&gt;2013&lt;/year&gt;&lt;/dates&gt;&lt;isbn&gt;1477-5956 (Electronic)&amp;#xD;1477-5956 (Linking)&lt;/isbn&gt;&lt;accession-num&gt;23866785&lt;/accession-num&gt;&lt;urls&gt;&lt;related-urls&gt;&lt;url&gt;http://www.ncbi.nlm.nih.gov/pubmed/23866785&lt;/url&gt;&lt;/related-urls&gt;&lt;/urls&gt;&lt;custom2&gt;3750938&lt;/custom2&gt;&lt;electronic-resource-num&gt;10.1186/1477-5956-11-33&lt;/electronic-resource-num&gt;&lt;/record&gt;&lt;/Cite&gt;&lt;/EndNote&gt;</w:instrText>
            </w:r>
            <w:r w:rsidRPr="000459D8">
              <w:rPr>
                <w:rFonts w:ascii="Book Antiqua" w:hAnsi="Book Antiqua"/>
                <w:bCs/>
              </w:rPr>
              <w:fldChar w:fldCharType="separate"/>
            </w:r>
            <w:r w:rsidRPr="000459D8">
              <w:rPr>
                <w:rFonts w:ascii="Book Antiqua" w:hAnsi="Book Antiqua"/>
                <w:bCs/>
                <w:noProof/>
                <w:vertAlign w:val="superscript"/>
              </w:rPr>
              <w:t>[</w:t>
            </w:r>
            <w:hyperlink w:anchor="_ENREF_42" w:tooltip="Akada, 2013 #41" w:history="1">
              <w:r w:rsidRPr="000459D8">
                <w:rPr>
                  <w:rFonts w:ascii="Book Antiqua" w:hAnsi="Book Antiqua"/>
                  <w:bCs/>
                  <w:noProof/>
                  <w:vertAlign w:val="superscript"/>
                </w:rPr>
                <w:t>42</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HSP70, SOD2, and PRDX6</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Shao </w:t>
            </w:r>
            <w:r w:rsidRPr="000459D8">
              <w:rPr>
                <w:rFonts w:ascii="Book Antiqua" w:hAnsi="Book Antiqua"/>
                <w:bCs/>
                <w:i/>
              </w:rPr>
              <w:t>et al</w:t>
            </w:r>
            <w:r w:rsidRPr="000459D8">
              <w:rPr>
                <w:rFonts w:ascii="Book Antiqua" w:hAnsi="Book Antiqua"/>
                <w:bCs/>
              </w:rPr>
              <w:fldChar w:fldCharType="begin">
                <w:fldData xml:space="preserve">PEVuZE5vdGU+PENpdGU+PEF1dGhvcj5TaGFvPC9BdXRob3I+PFllYXI+MjAxMjwvWWVhcj48UmVj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TA2MS03PC9wYWdlcz48dm9sdW1lPjQxPC92b2x1bWU+PG51bWJl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TaGFvPC9BdXRob3I+PFllYXI+MjAxMjwvWWVhcj48UmVj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TA2MS03PC9wYWdlcz48dm9sdW1lPjQxPC92b2x1bWU+PG51bWJl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41" w:tooltip="Shao, 2012 #38" w:history="1">
              <w:r w:rsidRPr="000459D8">
                <w:rPr>
                  <w:rFonts w:ascii="Book Antiqua" w:hAnsi="Book Antiqua"/>
                  <w:bCs/>
                  <w:noProof/>
                  <w:vertAlign w:val="superscript"/>
                </w:rPr>
                <w:t>41</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Glucose-regulated protein 78</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Nomura </w:t>
            </w:r>
            <w:r w:rsidRPr="000459D8">
              <w:rPr>
                <w:rFonts w:ascii="Book Antiqua" w:hAnsi="Book Antiqua"/>
                <w:bCs/>
                <w:i/>
              </w:rPr>
              <w:t>et al</w:t>
            </w:r>
            <w:r w:rsidRPr="000459D8">
              <w:rPr>
                <w:rFonts w:ascii="Book Antiqua" w:hAnsi="Book Antiqua"/>
                <w:bCs/>
              </w:rPr>
              <w:fldChar w:fldCharType="begin">
                <w:fldData xml:space="preserve">PEVuZE5vdGU+PENpdGU+PEF1dGhvcj5Ob211cmE8L0F1dGhvcj48WWVhcj4yMDEyPC9ZZWFyPjxS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ODM3LTQzPC9wYWdlcz48dm9sdW1lPjQyMTwvdm9sdW1l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Ob211cmE8L0F1dGhvcj48WWVhcj4yMDEyPC9ZZWFyPjxS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ODM3LTQzPC9wYWdlcz48dm9sdW1lPjQyMTwvdm9sdW1l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39" w:tooltip="Nomura, 2012 #39" w:history="1">
              <w:r w:rsidRPr="000459D8">
                <w:rPr>
                  <w:rFonts w:ascii="Book Antiqua" w:hAnsi="Book Antiqua"/>
                  <w:bCs/>
                  <w:noProof/>
                  <w:vertAlign w:val="superscript"/>
                </w:rPr>
                <w:t>39</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 xml:space="preserve">Ku86 </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Liu </w:t>
            </w:r>
            <w:r w:rsidRPr="000459D8">
              <w:rPr>
                <w:rFonts w:ascii="Book Antiqua" w:hAnsi="Book Antiqua"/>
                <w:bCs/>
                <w:i/>
              </w:rPr>
              <w:t>et al</w:t>
            </w:r>
            <w:r w:rsidRPr="000459D8">
              <w:rPr>
                <w:rFonts w:ascii="Book Antiqua" w:hAnsi="Book Antiqua"/>
                <w:bCs/>
              </w:rPr>
              <w:fldChar w:fldCharType="begin">
                <w:fldData xml:space="preserve">PEVuZE5vdGU+PENpdGU+PEF1dGhvcj5MaXU8L0F1dGhvcj48WWVhcj4yMDEyPC9ZZWFyPjxSZWNO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MaXU8L0F1dGhvcj48WWVhcj4yMDEyPC9ZZWFyPjxSZWNO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40" w:tooltip="Liu, 2012 #39" w:history="1">
              <w:r w:rsidRPr="000459D8">
                <w:rPr>
                  <w:rFonts w:ascii="Book Antiqua" w:hAnsi="Book Antiqua"/>
                  <w:bCs/>
                  <w:noProof/>
                  <w:vertAlign w:val="superscript"/>
                </w:rPr>
                <w:t>40</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CENPF, DDX3, HSPA4, HSPA5, VIM, LMNB1, and p53</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cs="宋体"/>
                <w:bCs/>
                <w:kern w:val="0"/>
              </w:rPr>
              <w:t>Pekáriková</w:t>
            </w:r>
            <w:r w:rsidRPr="000459D8">
              <w:rPr>
                <w:rFonts w:ascii="Book Antiqua" w:hAnsi="Book Antiqua"/>
                <w:bCs/>
              </w:rPr>
              <w:t xml:space="preserve"> </w:t>
            </w:r>
            <w:r w:rsidRPr="000459D8">
              <w:rPr>
                <w:rFonts w:ascii="Book Antiqua" w:hAnsi="Book Antiqua"/>
                <w:bCs/>
                <w:i/>
              </w:rPr>
              <w:t>et al</w:t>
            </w:r>
            <w:r w:rsidRPr="000459D8">
              <w:rPr>
                <w:rFonts w:ascii="Book Antiqua" w:hAnsi="Book Antiqua"/>
                <w:bCs/>
              </w:rPr>
              <w:fldChar w:fldCharType="begin">
                <w:fldData xml:space="preserve">PEVuZE5vdGU+PENpdGU+PEF1dGhvcj5QZWthcmlrb3ZhPC9BdXRob3I+PFllYXI+MjAxMDwvWWVh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QZWthcmlrb3ZhPC9BdXRob3I+PFllYXI+MjAxMDwvWWVh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21" w:tooltip="Pekarikova, 2010 #45" w:history="1">
              <w:r w:rsidRPr="000459D8">
                <w:rPr>
                  <w:rFonts w:ascii="Book Antiqua" w:hAnsi="Book Antiqua"/>
                  <w:bCs/>
                  <w:noProof/>
                  <w:vertAlign w:val="superscript"/>
                </w:rPr>
                <w:t>21</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CRT</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Chen </w:t>
            </w:r>
            <w:r w:rsidRPr="000459D8">
              <w:rPr>
                <w:rFonts w:ascii="Book Antiqua" w:hAnsi="Book Antiqua"/>
                <w:bCs/>
                <w:i/>
              </w:rPr>
              <w:t>et al</w:t>
            </w:r>
            <w:r w:rsidRPr="000459D8">
              <w:rPr>
                <w:rFonts w:ascii="Book Antiqua" w:hAnsi="Book Antiqua"/>
                <w:bCs/>
              </w:rPr>
              <w:fldChar w:fldCharType="begin">
                <w:fldData xml:space="preserve">PEVuZE5vdGU+PENpdGU+PEF1dGhvcj5DaGVuPC9BdXRob3I+PFllYXI+MjAxMDwvWWVhcj48UmVj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yLTk8L3BhZ2VzPjx2b2x1bWU+Mjg5PC92b2x1bWU+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DaGVuPC9BdXRob3I+PFllYXI+MjAxMDwvWWVhcj48UmVj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yLTk8L3BhZ2VzPjx2b2x1bWU+Mjg5PC92b2x1bWU+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28" w:tooltip="Chen, 2010 #28" w:history="1">
              <w:r w:rsidRPr="000459D8">
                <w:rPr>
                  <w:rFonts w:ascii="Book Antiqua" w:hAnsi="Book Antiqua"/>
                  <w:bCs/>
                  <w:noProof/>
                  <w:vertAlign w:val="superscript"/>
                </w:rPr>
                <w:t>28</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Sui1, RalA</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Wang </w:t>
            </w:r>
            <w:r w:rsidRPr="000459D8">
              <w:rPr>
                <w:rFonts w:ascii="Book Antiqua" w:hAnsi="Book Antiqua"/>
                <w:bCs/>
                <w:i/>
              </w:rPr>
              <w:t>et al</w:t>
            </w:r>
            <w:r w:rsidRPr="000459D8">
              <w:rPr>
                <w:rFonts w:ascii="Book Antiqua" w:hAnsi="Book Antiqua"/>
                <w:bCs/>
              </w:rPr>
              <w:fldChar w:fldCharType="begin"/>
            </w:r>
            <w:r w:rsidRPr="000459D8">
              <w:rPr>
                <w:rFonts w:ascii="Book Antiqua" w:hAnsi="Book Antiqua"/>
                <w:bCs/>
              </w:rPr>
              <w:instrText xml:space="preserve"> ADDIN EN.CITE &lt;EndNote&gt;&lt;Cite&gt;&lt;Author&gt;Wang&lt;/Author&gt;&lt;Year&gt;2009&lt;/Year&gt;&lt;RecNum&gt;43&lt;/RecNum&gt;&lt;DisplayText&gt;&lt;style face="superscript"&gt;[43]&lt;/style&gt;&lt;/DisplayText&gt;&lt;record&gt;&lt;rec-number&gt;43&lt;/rec-number&gt;&lt;foreign-keys&gt;&lt;key app="EN" db-id="edzavpw9tp9t9setvfypwzagzzpfwr0zx2rz"&gt;43&lt;/key&gt;&lt;/foreign-keys&gt;&lt;ref-type name="Journal Article"&gt;17&lt;/ref-type&gt;&lt;contributors&gt;&lt;authors&gt;&lt;author&gt;Wang, K.&lt;/author&gt;&lt;author&gt;Xu, X.&lt;/author&gt;&lt;author&gt;Nie, Y.&lt;/author&gt;&lt;author&gt;Dai, L.&lt;/author&gt;&lt;author&gt;Wang, P.&lt;/author&gt;&lt;author&gt;Zhang, J.&lt;/author&gt;&lt;/authors&gt;&lt;/contributors&gt;&lt;auth-address&gt;Department of Epidemiology, Zhengzhou University, China.&lt;/auth-address&gt;&lt;titles&gt;&lt;title&gt;Identification of tumor-associated antigens by using SEREX in hepatocellular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44-50&lt;/pages&gt;&lt;volume&gt;281&lt;/volume&gt;&lt;number&gt;2&lt;/number&gt;&lt;keywords&gt;&lt;keyword&gt;Amino Acid Sequence&lt;/keyword&gt;&lt;keyword&gt;Antigens, Neoplasm/*genetics&lt;/keyword&gt;&lt;keyword&gt;Autoantibodies/blood&lt;/keyword&gt;&lt;keyword&gt;Carcinoma, Hepatocellular/*genetics/immunology/metabolism&lt;/keyword&gt;&lt;keyword&gt;Gene Library&lt;/keyword&gt;&lt;keyword&gt;Humans&lt;/keyword&gt;&lt;keyword&gt;Liver Neoplasms/*genetics/immunology/metabolism&lt;/keyword&gt;&lt;keyword&gt;Molecular Sequence Data&lt;/keyword&gt;&lt;keyword&gt;Sensitivity and Specificity&lt;/keyword&gt;&lt;keyword&gt;Tumor Markers, Biological/*analysis&lt;/keyword&gt;&lt;/keywords&gt;&lt;dates&gt;&lt;year&gt;2009&lt;/year&gt;&lt;pub-dates&gt;&lt;date&gt;Aug 28&lt;/date&gt;&lt;/pub-dates&gt;&lt;/dates&gt;&lt;isbn&gt;1872-7980 (Electronic)&amp;#xD;0304-3835 (Linking)&lt;/isbn&gt;&lt;accession-num&gt;19304375&lt;/accession-num&gt;&lt;urls&gt;&lt;related-urls&gt;&lt;url&gt;http://www.ncbi.nlm.nih.gov/pubmed/19304375&lt;/url&gt;&lt;/related-urls&gt;&lt;/urls&gt;&lt;electronic-resource-num&gt;10.1016/j.canlet.2009.02.037&lt;/electronic-resource-num&gt;&lt;/record&gt;&lt;/Cite&gt;&lt;/EndNote&gt;</w:instrText>
            </w:r>
            <w:r w:rsidRPr="000459D8">
              <w:rPr>
                <w:rFonts w:ascii="Book Antiqua" w:hAnsi="Book Antiqua"/>
                <w:bCs/>
              </w:rPr>
              <w:fldChar w:fldCharType="separate"/>
            </w:r>
            <w:r w:rsidRPr="000459D8">
              <w:rPr>
                <w:rFonts w:ascii="Book Antiqua" w:hAnsi="Book Antiqua"/>
                <w:bCs/>
                <w:noProof/>
                <w:vertAlign w:val="superscript"/>
              </w:rPr>
              <w:t>[</w:t>
            </w:r>
            <w:hyperlink w:anchor="_ENREF_43" w:tooltip="Wang, 2009 #43" w:history="1">
              <w:r w:rsidRPr="000459D8">
                <w:rPr>
                  <w:rFonts w:ascii="Book Antiqua" w:hAnsi="Book Antiqua"/>
                  <w:bCs/>
                  <w:noProof/>
                  <w:vertAlign w:val="superscript"/>
                </w:rPr>
                <w:t>43</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KRT23, AHSG and FTL</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Wang </w:t>
            </w:r>
            <w:r w:rsidRPr="000459D8">
              <w:rPr>
                <w:rFonts w:ascii="Book Antiqua" w:hAnsi="Book Antiqua"/>
                <w:bCs/>
                <w:i/>
              </w:rPr>
              <w:t>et al</w:t>
            </w:r>
            <w:r w:rsidRPr="000459D8">
              <w:rPr>
                <w:rFonts w:ascii="Book Antiqua" w:hAnsi="Book Antiqua"/>
                <w:bCs/>
              </w:rPr>
              <w:fldChar w:fldCharType="begin">
                <w:fldData xml:space="preserve">PEVuZE5vdGU+PENpdGU+PEF1dGhvcj5XYW5nPC9BdXRob3I+PFllYXI+MjAwOTwvWWVhcj48UmVj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XYW5nPC9BdXRob3I+PFllYXI+MjAwOTwvWWVhcj48UmVj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44" w:tooltip="Wang, 2009 #47" w:history="1">
              <w:r w:rsidRPr="000459D8">
                <w:rPr>
                  <w:rFonts w:ascii="Book Antiqua" w:hAnsi="Book Antiqua"/>
                  <w:bCs/>
                  <w:noProof/>
                  <w:vertAlign w:val="superscript"/>
                </w:rPr>
                <w:t>44</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 xml:space="preserve">RalA </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Looi </w:t>
            </w:r>
            <w:r w:rsidRPr="000459D8">
              <w:rPr>
                <w:rFonts w:ascii="Book Antiqua" w:hAnsi="Book Antiqua"/>
                <w:bCs/>
                <w:i/>
              </w:rPr>
              <w:t>et al</w:t>
            </w:r>
            <w:r w:rsidRPr="000459D8">
              <w:rPr>
                <w:rFonts w:ascii="Book Antiqua" w:hAnsi="Book Antiqua"/>
                <w:bCs/>
              </w:rPr>
              <w:fldChar w:fldCharType="begin"/>
            </w:r>
            <w:r w:rsidRPr="000459D8">
              <w:rPr>
                <w:rFonts w:ascii="Book Antiqua" w:hAnsi="Book Antiqua"/>
                <w:bCs/>
              </w:rPr>
              <w:instrText xml:space="preserve"> ADDIN EN.CITE &lt;EndNote&gt;&lt;Cite&gt;&lt;Author&gt;Looi&lt;/Author&gt;&lt;Year&gt;2008&lt;/Year&gt;&lt;RecNum&gt;45&lt;/RecNum&gt;&lt;DisplayText&gt;&lt;style face="superscript"&gt;[45]&lt;/style&gt;&lt;/DisplayText&gt;&lt;record&gt;&lt;rec-number&gt;45&lt;/rec-number&gt;&lt;foreign-keys&gt;&lt;key app="EN" db-id="edzavpw9tp9t9setvfypwzagzzpfwr0zx2rz"&gt;45&lt;/key&gt;&lt;/foreign-keys&gt;&lt;ref-type name="Journal Article"&gt;17&lt;/ref-type&gt;&lt;contributors&gt;&lt;authors&gt;&lt;author&gt;Looi, K. S.&lt;/author&gt;&lt;author&gt;Nakayasu, E. S.&lt;/author&gt;&lt;author&gt;Diaz, R. A.&lt;/author&gt;&lt;author&gt;Tan, E. M.&lt;/author&gt;&lt;author&gt;Almeida, I. C.&lt;/author&gt;&lt;author&gt;Zhang, J. Y.&lt;/author&gt;&lt;/authors&gt;&lt;/contributors&gt;&lt;auth-address&gt;Department of Biological Sciences, The University of Texas at El Paso, El Paso, TX 79968, USA.&lt;/auth-address&gt;&lt;titles&gt;&lt;title&gt;Using proteomic approach to identify tumor-associated antigens as markers in hepatocellular carcinom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004-12&lt;/pages&gt;&lt;volume&gt;7&lt;/volume&gt;&lt;number&gt;9&lt;/number&gt;&lt;keywords&gt;&lt;keyword&gt;Antigens, Neoplasm/*blood&lt;/keyword&gt;&lt;keyword&gt;Blotting, Western&lt;/keyword&gt;&lt;keyword&gt;Carcinoma, Hepatocellular/*immunology&lt;/keyword&gt;&lt;keyword&gt;Cell Line, Tumor&lt;/keyword&gt;&lt;keyword&gt;Electrophoresis, Gel, Two-Dimensional&lt;/keyword&gt;&lt;keyword&gt;Enzyme-Linked Immunosorbent Assay&lt;/keyword&gt;&lt;keyword&gt;Humans&lt;/keyword&gt;&lt;keyword&gt;Liver Neoplasms/*immunology&lt;/keyword&gt;&lt;keyword&gt;*Proteomics&lt;/keyword&gt;&lt;keyword&gt;Tumor Markers, Biological/*blood&lt;/keyword&gt;&lt;/keywords&gt;&lt;dates&gt;&lt;year&gt;2008&lt;/year&gt;&lt;pub-dates&gt;&lt;date&gt;Sep&lt;/date&gt;&lt;/pub-dates&gt;&lt;/dates&gt;&lt;isbn&gt;1535-3893 (Print)&amp;#xD;1535-3893 (Linking)&lt;/isbn&gt;&lt;accession-num&gt;18672925&lt;/accession-num&gt;&lt;urls&gt;&lt;related-urls&gt;&lt;url&gt;http://www.ncbi.nlm.nih.gov/pubmed/18672925&lt;/url&gt;&lt;/related-urls&gt;&lt;/urls&gt;&lt;custom2&gt;2680441&lt;/custom2&gt;&lt;electronic-resource-num&gt;10.1021/pr800273h&lt;/electronic-resource-num&gt;&lt;/record&gt;&lt;/Cite&gt;&lt;/EndNote&gt;</w:instrText>
            </w:r>
            <w:r w:rsidRPr="000459D8">
              <w:rPr>
                <w:rFonts w:ascii="Book Antiqua" w:hAnsi="Book Antiqua"/>
                <w:bCs/>
              </w:rPr>
              <w:fldChar w:fldCharType="separate"/>
            </w:r>
            <w:r w:rsidRPr="000459D8">
              <w:rPr>
                <w:rFonts w:ascii="Book Antiqua" w:hAnsi="Book Antiqua"/>
                <w:bCs/>
                <w:noProof/>
                <w:vertAlign w:val="superscript"/>
              </w:rPr>
              <w:t>[</w:t>
            </w:r>
            <w:hyperlink w:anchor="_ENREF_45" w:tooltip="Looi, 2008 #45" w:history="1">
              <w:r w:rsidRPr="000459D8">
                <w:rPr>
                  <w:rFonts w:ascii="Book Antiqua" w:hAnsi="Book Antiqua"/>
                  <w:bCs/>
                  <w:noProof/>
                  <w:vertAlign w:val="superscript"/>
                </w:rPr>
                <w:t>45</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HSP60, HSP70</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Li </w:t>
            </w:r>
            <w:r w:rsidRPr="000459D8">
              <w:rPr>
                <w:rFonts w:ascii="Book Antiqua" w:hAnsi="Book Antiqua"/>
                <w:bCs/>
                <w:i/>
              </w:rPr>
              <w:t>et al</w:t>
            </w:r>
            <w:r w:rsidRPr="000459D8">
              <w:rPr>
                <w:rFonts w:ascii="Book Antiqua" w:hAnsi="Book Antiqua"/>
                <w:bCs/>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AAAAAAcgBl
AAAAbw==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MaTwvQXV0aG9yPjxZZWFyPjIwMDg8L1llYXI+PFJlY051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2MTEtMjA8L3BhZ2VzPjx2b2x1bWU+Nzwvdm9sdW1lPjxudW1iZXI+MjwvbnVtYmVyPjxr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35" w:tooltip="Li, 2008 #34" w:history="1">
              <w:r w:rsidRPr="000459D8">
                <w:rPr>
                  <w:rFonts w:ascii="Book Antiqua" w:hAnsi="Book Antiqua"/>
                  <w:bCs/>
                  <w:noProof/>
                  <w:vertAlign w:val="superscript"/>
                </w:rPr>
                <w:t>35</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 xml:space="preserve">DDX3, eEF2, AIF, hnRNP A2, PBP, and TIM </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Chen </w:t>
            </w:r>
            <w:r w:rsidRPr="000459D8">
              <w:rPr>
                <w:rFonts w:ascii="Book Antiqua" w:hAnsi="Book Antiqua"/>
                <w:bCs/>
                <w:i/>
              </w:rPr>
              <w:t>et al</w:t>
            </w:r>
            <w:r w:rsidRPr="000459D8">
              <w:rPr>
                <w:rFonts w:ascii="Book Antiqua" w:hAnsi="Book Antiqua"/>
                <w:bCs/>
              </w:rPr>
              <w:fldChar w:fldCharType="begin"/>
            </w:r>
            <w:r w:rsidRPr="000459D8">
              <w:rPr>
                <w:rFonts w:ascii="Book Antiqua" w:hAnsi="Book Antiqua"/>
                <w:bCs/>
              </w:rPr>
              <w:instrText xml:space="preserve"> ADDIN EN.CITE &lt;EndNote&gt;&lt;Cite&gt;&lt;Author&gt;Chen&lt;/Author&gt;&lt;Year&gt;2008&lt;/Year&gt;&lt;RecNum&gt;51&lt;/RecNum&gt;&lt;DisplayText&gt;&lt;style face="superscript"&gt;[46]&lt;/style&gt;&lt;/DisplayText&gt;&lt;record&gt;&lt;rec-number&gt;51&lt;/rec-number&gt;&lt;foreign-keys&gt;&lt;key app="EN" db-id="dtexwpzrb05x09ewstrvers4ppwpwws52x5t"&gt;51&lt;/key&gt;&lt;/foreign-keys&gt;&lt;ref-type name="Journal Article"&gt;17&lt;/ref-type&gt;&lt;contributors&gt;&lt;authors&gt;&lt;author&gt;Chen, X.&lt;/author&gt;&lt;author&gt;Fu, S.&lt;/author&gt;&lt;author&gt;Chen, F.&lt;/author&gt;&lt;author&gt;Chen, H.&lt;/author&gt;&lt;author&gt;Chen, Z.&lt;/author&gt;&lt;/authors&gt;&lt;/contributors&gt;&lt;auth-address&gt;Key Laboratory of Health Ministry, Institute of Infectious Diseases, The First Affiliated Hospital, School of Medicine, Zhejiang University, Hangzhou, Zhejiang, P.R. China.&lt;/auth-address&gt;&lt;titles&gt;&lt;title&gt;Identification of tumor-associated antigens in human hepatocellular carcinoma by autoantibodie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979-85&lt;/pages&gt;&lt;volume&gt;20&lt;/volume&gt;&lt;number&gt;4&lt;/number&gt;&lt;keywords&gt;&lt;keyword&gt;Adult&lt;/keyword&gt;&lt;keyword&gt;Aged&lt;/keyword&gt;&lt;keyword&gt;Antigens, Neoplasm/*analysis/genetics&lt;/keyword&gt;&lt;keyword&gt;Autoantibodies/*immunology&lt;/keyword&gt;&lt;keyword&gt;Carcinoma, Hepatocellular/*immunology&lt;/keyword&gt;&lt;keyword&gt;Child&lt;/keyword&gt;&lt;keyword&gt;Female&lt;/keyword&gt;&lt;keyword&gt;Gene Library&lt;/keyword&gt;&lt;keyword&gt;Humans&lt;/keyword&gt;&lt;keyword&gt;Liver Neoplasms/*immunology&lt;/keyword&gt;&lt;keyword&gt;Male&lt;/keyword&gt;&lt;keyword&gt;Middle Aged&lt;/keyword&gt;&lt;/keywords&gt;&lt;dates&gt;&lt;year&gt;2008&lt;/year&gt;&lt;pub-dates&gt;&lt;date&gt;Oct&lt;/date&gt;&lt;/pub-dates&gt;&lt;/dates&gt;&lt;isbn&gt;1021-335X (Print)&amp;#xD;1021-335X (Linking)&lt;/isbn&gt;&lt;accession-num&gt;18813843&lt;/accession-num&gt;&lt;urls&gt;&lt;related-urls&gt;&lt;url&gt;http://www.ncbi.nlm.nih.gov/pubmed/18813843&lt;/url&gt;&lt;/related-urls&gt;&lt;/urls&gt;&lt;/record&gt;&lt;/Cite&gt;&lt;/EndNote&gt;</w:instrText>
            </w:r>
            <w:r w:rsidRPr="000459D8">
              <w:rPr>
                <w:rFonts w:ascii="Book Antiqua" w:hAnsi="Book Antiqua"/>
                <w:bCs/>
              </w:rPr>
              <w:fldChar w:fldCharType="separate"/>
            </w:r>
            <w:r w:rsidRPr="000459D8">
              <w:rPr>
                <w:rFonts w:ascii="Book Antiqua" w:hAnsi="Book Antiqua"/>
                <w:bCs/>
                <w:noProof/>
                <w:vertAlign w:val="superscript"/>
              </w:rPr>
              <w:t>[</w:t>
            </w:r>
            <w:hyperlink w:anchor="_ENREF_46" w:tooltip="Chen, 2008 #51" w:history="1">
              <w:r w:rsidRPr="000459D8">
                <w:rPr>
                  <w:rFonts w:ascii="Book Antiqua" w:hAnsi="Book Antiqua"/>
                  <w:bCs/>
                  <w:noProof/>
                  <w:vertAlign w:val="superscript"/>
                </w:rPr>
                <w:t>46</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EIF3SI, LDHA, RFC2, and MCART1</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Zhang </w:t>
            </w:r>
            <w:r w:rsidRPr="000459D8">
              <w:rPr>
                <w:rFonts w:ascii="Book Antiqua" w:hAnsi="Book Antiqua"/>
                <w:bCs/>
                <w:i/>
              </w:rPr>
              <w:t>et al</w:t>
            </w:r>
            <w:r w:rsidRPr="000459D8">
              <w:rPr>
                <w:rFonts w:ascii="Book Antiqua" w:hAnsi="Book Antiqua"/>
                <w:bCs/>
              </w:rPr>
              <w:fldChar w:fldCharType="begin">
                <w:fldData xml:space="preserve">PEVuZE5vdGU+PENpdGU+PEF1dGhvcj5aaGFuZzwvQXV0aG9yPjxZZWFyPjIwMDc8L1llYXI+PFJl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A3LTE0PC9wYWdlcz48dm9sdW1lPjQ2PC92b2x1bWU+PG51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aaGFuZzwvQXV0aG9yPjxZZWFyPjIwMDc8L1llYXI+PFJl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A3LTE0PC9wYWdlcz48dm9sdW1lPjQ2PC92b2x1bWU+PG51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27" w:tooltip="Zhang, 2007 #27" w:history="1">
              <w:r w:rsidRPr="000459D8">
                <w:rPr>
                  <w:rFonts w:ascii="Book Antiqua" w:hAnsi="Book Antiqua"/>
                  <w:bCs/>
                  <w:noProof/>
                  <w:vertAlign w:val="superscript"/>
                </w:rPr>
                <w:t>27</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 xml:space="preserve">IMP1, IMP2, IMP3, p53, c-myc, cyclin B1, survivin and p16 </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Akere </w:t>
            </w:r>
            <w:r w:rsidRPr="000459D8">
              <w:rPr>
                <w:rFonts w:ascii="Book Antiqua" w:hAnsi="Book Antiqua"/>
                <w:bCs/>
                <w:i/>
              </w:rPr>
              <w:t>et al</w:t>
            </w:r>
            <w:r w:rsidRPr="000459D8">
              <w:rPr>
                <w:rFonts w:ascii="Book Antiqua" w:hAnsi="Book Antiqua"/>
                <w:bCs/>
              </w:rPr>
              <w:fldChar w:fldCharType="begin"/>
            </w:r>
            <w:r w:rsidRPr="000459D8">
              <w:rPr>
                <w:rFonts w:ascii="Book Antiqua" w:hAnsi="Book Antiqua"/>
                <w:bCs/>
              </w:rPr>
              <w:instrText xml:space="preserve"> ADDIN EN.CITE &lt;EndNote&gt;&lt;Cite&gt;&lt;Author&gt;Akere&lt;/Author&gt;&lt;Year&gt;2007&lt;/Year&gt;&lt;RecNum&gt;60&lt;/RecNum&gt;&lt;DisplayText&gt;&lt;style face="superscript"&gt;[13]&lt;/style&gt;&lt;/DisplayText&gt;&lt;record&gt;&lt;rec-number&gt;60&lt;/rec-number&gt;&lt;foreign-keys&gt;&lt;key app="EN" db-id="dtexwpzrb05x09ewstrvers4ppwpwws52x5t"&gt;60&lt;/key&gt;&lt;/foreign-keys&gt;&lt;ref-type name="Journal Article"&gt;17&lt;/ref-type&gt;&lt;contributors&gt;&lt;authors&gt;&lt;author&gt;Akere, A.&lt;/author&gt;&lt;author&gt;Otegbayo, J. A.&lt;/author&gt;&lt;/authors&gt;&lt;/contributors&gt;&lt;auth-address&gt;Department of Medicine, University College Hospital, Univesity of Ibadan, Nigeria.&lt;/auth-address&gt;&lt;titles&gt;&lt;title&gt;Evaluation of the pattern and prognostic implications of anti-p53 in hepatocellular carcinoma&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41-4&lt;/pages&gt;&lt;volume&gt;48&lt;/volume&gt;&lt;number&gt;1&lt;/number&gt;&lt;keywords&gt;&lt;keyword&gt;Adult&lt;/keyword&gt;&lt;keyword&gt;Antibodies, Neoplasm/*immunology&lt;/keyword&gt;&lt;keyword&gt;Carcinoma, Hepatocellular/epidemiology/*immunology/metabolism&lt;/keyword&gt;&lt;keyword&gt;Case-Control Studies&lt;/keyword&gt;&lt;keyword&gt;Enzyme-Linked Immunosorbent Assay&lt;/keyword&gt;&lt;keyword&gt;Female&lt;/keyword&gt;&lt;keyword&gt;Humans&lt;/keyword&gt;&lt;keyword&gt;Liver Neoplasms/epidemiology/*immunology/metabolism&lt;/keyword&gt;&lt;keyword&gt;Male&lt;/keyword&gt;&lt;keyword&gt;Middle Aged&lt;/keyword&gt;&lt;keyword&gt;Nigeria/epidemiology&lt;/keyword&gt;&lt;keyword&gt;Prevalence&lt;/keyword&gt;&lt;keyword&gt;Prognosis&lt;/keyword&gt;&lt;keyword&gt;Prospective Studies&lt;/keyword&gt;&lt;keyword&gt;Tumor Suppressor Protein p53/*immunology</w:instrText>
            </w:r>
            <w:r w:rsidRPr="000459D8">
              <w:rPr>
                <w:rFonts w:ascii="Book Antiqua" w:hAnsi="Book Antiqua" w:hint="eastAsia"/>
                <w:bCs/>
              </w:rPr>
              <w:instrText>可以用</w:instrText>
            </w:r>
            <w:r w:rsidRPr="000459D8">
              <w:rPr>
                <w:rFonts w:ascii="Book Antiqua" w:hAnsi="Book Antiqua"/>
                <w:bCs/>
              </w:rPr>
              <w:instrText>&lt;/keyword&gt;&lt;/keywords&gt;&lt;dates&gt;&lt;year&gt;2007&lt;/year&gt;&lt;pub-dates&gt;&lt;date&gt;Jan&lt;/date&gt;&lt;/pub-dates&gt;&lt;/dates&gt;&lt;isbn&gt;0037-5675 (Print)&amp;#xD;0037-5675 (Linking)&lt;/isbn&gt;&lt;accession-num&gt;17245515&lt;/accession-num&gt;&lt;urls&gt;&lt;related-urls&gt;&lt;url&gt;http://www.ncbi.nlm.nih.gov/pubmed/17245515&lt;/url&gt;&lt;/related-urls&gt;&lt;/urls&gt;&lt;/record&gt;&lt;/Cite&gt;&lt;/EndNote&gt;</w:instrText>
            </w:r>
            <w:r w:rsidRPr="000459D8">
              <w:rPr>
                <w:rFonts w:ascii="Book Antiqua" w:hAnsi="Book Antiqua"/>
                <w:bCs/>
              </w:rPr>
              <w:fldChar w:fldCharType="separate"/>
            </w:r>
            <w:r w:rsidRPr="000459D8">
              <w:rPr>
                <w:rFonts w:ascii="Book Antiqua" w:hAnsi="Book Antiqua"/>
                <w:bCs/>
                <w:noProof/>
                <w:vertAlign w:val="superscript"/>
              </w:rPr>
              <w:t>[</w:t>
            </w:r>
            <w:hyperlink w:anchor="_ENREF_13" w:tooltip="Akere, 2007 #60" w:history="1">
              <w:r w:rsidRPr="000459D8">
                <w:rPr>
                  <w:rFonts w:ascii="Book Antiqua" w:hAnsi="Book Antiqua"/>
                  <w:bCs/>
                  <w:noProof/>
                  <w:vertAlign w:val="superscript"/>
                </w:rPr>
                <w:t>13</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p53</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Zhou </w:t>
            </w:r>
            <w:r w:rsidRPr="000459D8">
              <w:rPr>
                <w:rFonts w:ascii="Book Antiqua" w:hAnsi="Book Antiqua"/>
                <w:bCs/>
                <w:i/>
              </w:rPr>
              <w:t>et al</w:t>
            </w:r>
            <w:r w:rsidRPr="000459D8">
              <w:rPr>
                <w:rFonts w:ascii="Book Antiqua" w:hAnsi="Book Antiqua"/>
                <w:bCs/>
              </w:rPr>
              <w:fldChar w:fldCharType="begin">
                <w:fldData xml:space="preserve">PEVuZE5vdGU+PENpdGU+PEF1dGhvcj5aaG91PC9BdXRob3I+PFllYXI+MjAwNjwvWWVhcj48UmVj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yNzQtODA8L3BhZ2VzPjx2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aaG91PC9BdXRob3I+PFllYXI+MjAwNjwvWWVhcj48UmVj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yNzQtODA8L3BhZ2VzPjx2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47" w:tooltip="Zhou, 2006 #65" w:history="1">
              <w:r w:rsidRPr="000459D8">
                <w:rPr>
                  <w:rFonts w:ascii="Book Antiqua" w:hAnsi="Book Antiqua"/>
                  <w:bCs/>
                  <w:noProof/>
                  <w:vertAlign w:val="superscript"/>
                </w:rPr>
                <w:t>47</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 xml:space="preserve">HCC-22-5 </w:t>
            </w:r>
          </w:p>
        </w:tc>
      </w:tr>
      <w:tr w:rsidR="000459D8" w:rsidRPr="000459D8" w:rsidTr="00267C9C">
        <w:trPr>
          <w:trHeight w:val="540"/>
        </w:trPr>
        <w:tc>
          <w:tcPr>
            <w:tcW w:w="1900" w:type="dxa"/>
            <w:tcBorders>
              <w:top w:val="nil"/>
              <w:left w:val="nil"/>
              <w:bottom w:val="nil"/>
              <w:right w:val="nil"/>
            </w:tcBorders>
          </w:tcPr>
          <w:p w:rsidR="0041571A" w:rsidRPr="000459D8" w:rsidRDefault="0041571A" w:rsidP="00B452AC">
            <w:pPr>
              <w:rPr>
                <w:rFonts w:ascii="Book Antiqua" w:hAnsi="Book Antiqua"/>
                <w:bCs/>
              </w:rPr>
            </w:pPr>
            <w:r w:rsidRPr="000459D8">
              <w:rPr>
                <w:rFonts w:ascii="Book Antiqua" w:hAnsi="Book Antiqua"/>
                <w:bCs/>
              </w:rPr>
              <w:t xml:space="preserve">Takashima </w:t>
            </w:r>
            <w:r w:rsidRPr="000459D8">
              <w:rPr>
                <w:rFonts w:ascii="Book Antiqua" w:hAnsi="Book Antiqua"/>
                <w:bCs/>
                <w:i/>
              </w:rPr>
              <w:t>et al</w:t>
            </w:r>
            <w:r w:rsidRPr="000459D8">
              <w:rPr>
                <w:rFonts w:ascii="Book Antiqua" w:hAnsi="Book Antiqua"/>
                <w:bCs/>
              </w:rPr>
              <w:fldChar w:fldCharType="begin">
                <w:fldData xml:space="preserve">PEVuZE5vdGU+PENpdGU+PEF1dGhvcj5UYWthc2hpbWE8L0F1dGhvcj48WWVhcj4yMDA2PC9ZZWFy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==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UYWthc2hpbWE8L0F1dGhvcj48WWVhcj4yMDA2PC9ZZWFy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48" w:tooltip="Takashima, 2006 #47" w:history="1">
              <w:r w:rsidRPr="000459D8">
                <w:rPr>
                  <w:rFonts w:ascii="Book Antiqua" w:hAnsi="Book Antiqua"/>
                  <w:bCs/>
                  <w:noProof/>
                  <w:vertAlign w:val="superscript"/>
                </w:rPr>
                <w:t>48</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HSP70, GAPDH, PRX, Mn-SOD</w:t>
            </w:r>
          </w:p>
        </w:tc>
      </w:tr>
      <w:tr w:rsidR="000459D8" w:rsidRPr="000459D8" w:rsidTr="00267C9C">
        <w:trPr>
          <w:trHeight w:val="270"/>
        </w:trPr>
        <w:tc>
          <w:tcPr>
            <w:tcW w:w="1900" w:type="dxa"/>
            <w:tcBorders>
              <w:top w:val="nil"/>
              <w:left w:val="nil"/>
              <w:bottom w:val="nil"/>
              <w:right w:val="nil"/>
            </w:tcBorders>
          </w:tcPr>
          <w:p w:rsidR="0041571A" w:rsidRPr="000459D8" w:rsidRDefault="0041571A" w:rsidP="00B452AC">
            <w:pPr>
              <w:rPr>
                <w:rFonts w:ascii="Book Antiqua" w:hAnsi="Book Antiqua"/>
                <w:bCs/>
              </w:rPr>
            </w:pPr>
            <w:r w:rsidRPr="000459D8">
              <w:rPr>
                <w:rFonts w:ascii="Book Antiqua" w:hAnsi="Book Antiqua"/>
                <w:bCs/>
              </w:rPr>
              <w:t xml:space="preserve">Looi </w:t>
            </w:r>
            <w:r w:rsidRPr="000459D8">
              <w:rPr>
                <w:rFonts w:ascii="Book Antiqua" w:hAnsi="Book Antiqua"/>
                <w:bCs/>
                <w:i/>
              </w:rPr>
              <w:t>et al</w:t>
            </w:r>
            <w:r w:rsidRPr="000459D8">
              <w:rPr>
                <w:rFonts w:ascii="Book Antiqua" w:hAnsi="Book Antiqua"/>
                <w:bCs/>
              </w:rPr>
              <w:fldChar w:fldCharType="begin"/>
            </w:r>
            <w:r w:rsidRPr="000459D8">
              <w:rPr>
                <w:rFonts w:ascii="Book Antiqua" w:hAnsi="Book Antiqua"/>
                <w:bCs/>
              </w:rPr>
              <w:instrText xml:space="preserve"> ADDIN EN.CITE &lt;EndNote&gt;&lt;Cite&gt;&lt;Author&gt;Looi&lt;/Author&gt;&lt;Year&gt;2006&lt;/Year&gt;&lt;RecNum&gt;48&lt;/RecNum&gt;&lt;DisplayText&gt;&lt;style face="superscript"&gt;[49]&lt;/style&gt;&lt;/DisplayText&gt;&lt;record&gt;&lt;rec-number&gt;48&lt;/rec-number&gt;&lt;foreign-keys&gt;&lt;key app="EN" db-id="edzavpw9tp9t9setvfypwzagzzpfwr0zx2rz"&gt;48&lt;/key&gt;&lt;/foreign-keys&gt;&lt;ref-type name="Journal Article"&gt;17&lt;/ref-type&gt;&lt;contributors&gt;&lt;authors&gt;&lt;author&gt;Looi, K.&lt;/author&gt;&lt;author&gt;Megliorino, R.&lt;/author&gt;&lt;author&gt;Shi, F. D.&lt;/author&gt;&lt;author&gt;Peng, X. X.&lt;/author&gt;&lt;author&gt;Chen, Y.&lt;/author&gt;&lt;author&gt;Zhang, J. Y.&lt;/author&gt;&lt;/authors&gt;&lt;/contributors&gt;&lt;auth-address&gt;Department of Biological Sciences, The University of Texas at El Paso, El Paso, TX 79968, USA.&lt;/auth-address&gt;&lt;titles&gt;&lt;title&gt;Humoral immune response to p16, a cyclin-dependent kinase inhibitor in human malignancie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105-10&lt;/pages&gt;&lt;volume&gt;16&lt;/volume&gt;&lt;number&gt;5&lt;/number&gt;&lt;keywords&gt;&lt;keyword&gt;Antibodies, Neoplasm/*blood&lt;/keyword&gt;&lt;keyword&gt;Antibody Formation&lt;/keyword&gt;&lt;keyword&gt;Autoantibodies/*blood&lt;/keyword&gt;&lt;keyword&gt;Cyclin-Dependent Kinase Inhibitor p16/genetics/*immunology/metabolism&lt;/keyword&gt;&lt;keyword&gt;DNA, Complementary/genetics&lt;/keyword&gt;&lt;keyword&gt;Enzyme-Linked Immunosorbent Assay/methods&lt;/keyword&gt;&lt;keyword&gt;Humans&lt;/keyword&gt;&lt;keyword&gt;Neoplasms/blood/genetics/*immunology&lt;/keyword&gt;&lt;keyword&gt;Proto-Oncogene Proteins c-myc/immunology&lt;/keyword&gt;&lt;keyword&gt;Tumor Suppressor Protein p53/immunology&lt;/keyword&gt;&lt;/keywords&gt;&lt;dates&gt;&lt;year&gt;2006&lt;/year&gt;&lt;pub-dates&gt;&lt;date&gt;Nov&lt;/date&gt;&lt;/pub-dates&gt;&lt;/dates&gt;&lt;isbn&gt;1021-335X (Print)&amp;#xD;1021-335X (Linking)&lt;/isbn&gt;&lt;accession-num&gt;17016600&lt;/accession-num&gt;&lt;urls&gt;&lt;related-urls&gt;&lt;url&gt;http://www.ncbi.nlm.nih.gov/pubmed/17016600&lt;/url&gt;&lt;/related-urls&gt;&lt;/urls&gt;&lt;/record&gt;&lt;/Cite&gt;&lt;/EndNote&gt;</w:instrText>
            </w:r>
            <w:r w:rsidRPr="000459D8">
              <w:rPr>
                <w:rFonts w:ascii="Book Antiqua" w:hAnsi="Book Antiqua"/>
                <w:bCs/>
              </w:rPr>
              <w:fldChar w:fldCharType="separate"/>
            </w:r>
            <w:r w:rsidRPr="000459D8">
              <w:rPr>
                <w:rFonts w:ascii="Book Antiqua" w:hAnsi="Book Antiqua"/>
                <w:bCs/>
                <w:noProof/>
                <w:vertAlign w:val="superscript"/>
              </w:rPr>
              <w:t>[</w:t>
            </w:r>
            <w:hyperlink w:anchor="_ENREF_49" w:tooltip="Looi, 2006 #48" w:history="1">
              <w:r w:rsidRPr="000459D8">
                <w:rPr>
                  <w:rFonts w:ascii="Book Antiqua" w:hAnsi="Book Antiqua"/>
                  <w:bCs/>
                  <w:noProof/>
                  <w:vertAlign w:val="superscript"/>
                </w:rPr>
                <w:t>49</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p16</w:t>
            </w:r>
          </w:p>
        </w:tc>
      </w:tr>
      <w:tr w:rsidR="000459D8" w:rsidRPr="000459D8" w:rsidTr="00267C9C">
        <w:trPr>
          <w:trHeight w:val="270"/>
        </w:trPr>
        <w:tc>
          <w:tcPr>
            <w:tcW w:w="1900" w:type="dxa"/>
            <w:tcBorders>
              <w:top w:val="nil"/>
              <w:left w:val="nil"/>
              <w:bottom w:val="nil"/>
              <w:right w:val="nil"/>
            </w:tcBorders>
          </w:tcPr>
          <w:p w:rsidR="0041571A" w:rsidRPr="000459D8" w:rsidRDefault="0041571A" w:rsidP="00B452AC">
            <w:pPr>
              <w:rPr>
                <w:rFonts w:ascii="Book Antiqua" w:hAnsi="Book Antiqua"/>
                <w:bCs/>
              </w:rPr>
            </w:pPr>
            <w:r w:rsidRPr="000459D8">
              <w:rPr>
                <w:rFonts w:ascii="Book Antiqua" w:hAnsi="Book Antiqua"/>
                <w:bCs/>
              </w:rPr>
              <w:t xml:space="preserve">Yagihashi </w:t>
            </w:r>
            <w:r w:rsidRPr="000459D8">
              <w:rPr>
                <w:rFonts w:ascii="Book Antiqua" w:hAnsi="Book Antiqua"/>
                <w:bCs/>
                <w:i/>
              </w:rPr>
              <w:t>et al</w:t>
            </w:r>
            <w:r w:rsidRPr="000459D8">
              <w:rPr>
                <w:rFonts w:ascii="Book Antiqua" w:hAnsi="Book Antiqua"/>
                <w:bCs/>
              </w:rPr>
              <w:fldChar w:fldCharType="begin">
                <w:fldData xml:space="preserve">PEVuZE5vdGU+PENpdGU+PEF1dGhvcj5ZYWdpaGFzaGk8L0F1dGhvcj48WWVhcj4yMDA1PC9ZZWFy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ZYWdpaGFzaGk8L0F1dGhvcj48WWVhcj4yMDA1PC9ZZWFy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25" w:tooltip="Yagihashi, 2005 #67" w:history="1">
              <w:r w:rsidRPr="000459D8">
                <w:rPr>
                  <w:rFonts w:ascii="Book Antiqua" w:hAnsi="Book Antiqua"/>
                  <w:bCs/>
                  <w:noProof/>
                  <w:vertAlign w:val="superscript"/>
                </w:rPr>
                <w:t>25</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tcPr>
          <w:p w:rsidR="0041571A" w:rsidRPr="000459D8" w:rsidRDefault="0041571A" w:rsidP="00B452AC">
            <w:pPr>
              <w:rPr>
                <w:rFonts w:ascii="Book Antiqua" w:hAnsi="Book Antiqua"/>
                <w:bCs/>
              </w:rPr>
            </w:pPr>
            <w:r w:rsidRPr="000459D8">
              <w:rPr>
                <w:rFonts w:ascii="Book Antiqua" w:hAnsi="Book Antiqua"/>
                <w:bCs/>
              </w:rPr>
              <w:t xml:space="preserve">Survivin </w:t>
            </w:r>
          </w:p>
        </w:tc>
      </w:tr>
      <w:tr w:rsidR="000459D8" w:rsidRPr="000459D8" w:rsidTr="00267C9C">
        <w:trPr>
          <w:trHeight w:val="540"/>
        </w:trPr>
        <w:tc>
          <w:tcPr>
            <w:tcW w:w="1900" w:type="dxa"/>
            <w:tcBorders>
              <w:top w:val="nil"/>
              <w:left w:val="nil"/>
              <w:bottom w:val="nil"/>
              <w:right w:val="nil"/>
            </w:tcBorders>
          </w:tcPr>
          <w:p w:rsidR="0041571A" w:rsidRPr="000459D8" w:rsidRDefault="0041571A" w:rsidP="00B452AC">
            <w:pPr>
              <w:rPr>
                <w:rFonts w:ascii="Book Antiqua" w:hAnsi="Book Antiqua"/>
                <w:bCs/>
              </w:rPr>
            </w:pPr>
            <w:r w:rsidRPr="000459D8">
              <w:rPr>
                <w:rFonts w:ascii="Book Antiqua" w:hAnsi="Book Antiqua"/>
                <w:bCs/>
              </w:rPr>
              <w:t xml:space="preserve">Su </w:t>
            </w:r>
            <w:r w:rsidRPr="000459D8">
              <w:rPr>
                <w:rFonts w:ascii="Book Antiqua" w:hAnsi="Book Antiqua"/>
                <w:bCs/>
                <w:i/>
              </w:rPr>
              <w:t>et al</w:t>
            </w:r>
            <w:r w:rsidRPr="000459D8">
              <w:rPr>
                <w:rFonts w:ascii="Book Antiqua" w:hAnsi="Book Antiqua"/>
                <w:bCs/>
              </w:rPr>
              <w:fldChar w:fldCharType="begin">
                <w:fldData xml:space="preserve">PEVuZE5vdGU+PENpdGU+PEF1dGhvcj5TdTwvQXV0aG9yPjxZZWFyPjIwMDU8L1llYXI+PFJlY051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=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TdTwvQXV0aG9yPjxZZWFyPjIwMDU8L1llYXI+PFJlY051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17" w:tooltip="Su, 2005 #70" w:history="1">
              <w:r w:rsidRPr="000459D8">
                <w:rPr>
                  <w:rFonts w:ascii="Book Antiqua" w:hAnsi="Book Antiqua"/>
                  <w:bCs/>
                  <w:noProof/>
                  <w:vertAlign w:val="superscript"/>
                </w:rPr>
                <w:t>17</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tcPr>
          <w:p w:rsidR="0041571A" w:rsidRPr="000459D8" w:rsidRDefault="0041571A" w:rsidP="00B452AC">
            <w:pPr>
              <w:rPr>
                <w:rFonts w:ascii="Book Antiqua" w:hAnsi="Book Antiqua"/>
                <w:bCs/>
              </w:rPr>
            </w:pPr>
            <w:r w:rsidRPr="000459D8">
              <w:rPr>
                <w:rFonts w:ascii="Book Antiqua" w:hAnsi="Book Antiqua"/>
                <w:bCs/>
              </w:rPr>
              <w:t xml:space="preserve">IMP2 </w:t>
            </w:r>
          </w:p>
        </w:tc>
      </w:tr>
      <w:tr w:rsidR="000459D8" w:rsidRPr="000459D8" w:rsidTr="00267C9C">
        <w:trPr>
          <w:trHeight w:val="270"/>
        </w:trPr>
        <w:tc>
          <w:tcPr>
            <w:tcW w:w="1900" w:type="dxa"/>
            <w:tcBorders>
              <w:top w:val="nil"/>
              <w:left w:val="nil"/>
              <w:bottom w:val="nil"/>
              <w:right w:val="nil"/>
            </w:tcBorders>
          </w:tcPr>
          <w:p w:rsidR="0041571A" w:rsidRPr="000459D8" w:rsidRDefault="0041571A" w:rsidP="00B452AC">
            <w:pPr>
              <w:rPr>
                <w:rFonts w:ascii="Book Antiqua" w:hAnsi="Book Antiqua"/>
                <w:bCs/>
              </w:rPr>
            </w:pPr>
            <w:r w:rsidRPr="000459D8">
              <w:rPr>
                <w:rFonts w:ascii="Book Antiqua" w:hAnsi="Book Antiqua"/>
                <w:bCs/>
              </w:rPr>
              <w:t xml:space="preserve">Himoto </w:t>
            </w:r>
            <w:r w:rsidRPr="000459D8">
              <w:rPr>
                <w:rFonts w:ascii="Book Antiqua" w:hAnsi="Book Antiqua"/>
                <w:bCs/>
                <w:i/>
              </w:rPr>
              <w:t>et al</w:t>
            </w:r>
            <w:r w:rsidRPr="000459D8">
              <w:rPr>
                <w:rFonts w:ascii="Book Antiqua" w:hAnsi="Book Antiqua"/>
                <w:bCs/>
              </w:rPr>
              <w:fldChar w:fldCharType="begin">
                <w:fldData xml:space="preserve">PEVuZE5vdGU+PENpdGU+PEF1dGhvcj5IaW1vdG88L0F1dGhvcj48WWVhcj4yMDA1PC9ZZWFyPjxS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IaW1vdG88L0F1dGhvcj48WWVhcj4yMDA1PC9ZZWFyPjxS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19" w:tooltip="Himoto, 2005 #19" w:history="1">
              <w:r w:rsidRPr="000459D8">
                <w:rPr>
                  <w:rFonts w:ascii="Book Antiqua" w:hAnsi="Book Antiqua"/>
                  <w:bCs/>
                  <w:noProof/>
                  <w:vertAlign w:val="superscript"/>
                </w:rPr>
                <w:t>19</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tcPr>
          <w:p w:rsidR="0041571A" w:rsidRPr="000459D8" w:rsidRDefault="0041571A" w:rsidP="00B452AC">
            <w:pPr>
              <w:rPr>
                <w:rFonts w:ascii="Book Antiqua" w:hAnsi="Book Antiqua"/>
                <w:bCs/>
              </w:rPr>
            </w:pPr>
            <w:r w:rsidRPr="000459D8">
              <w:rPr>
                <w:rFonts w:ascii="Book Antiqua" w:hAnsi="Book Antiqua"/>
                <w:bCs/>
              </w:rPr>
              <w:t xml:space="preserve">IMPs </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Himoto </w:t>
            </w:r>
            <w:r w:rsidRPr="000459D8">
              <w:rPr>
                <w:rFonts w:ascii="Book Antiqua" w:hAnsi="Book Antiqua"/>
                <w:bCs/>
                <w:i/>
              </w:rPr>
              <w:t>et al</w:t>
            </w:r>
            <w:r w:rsidRPr="000459D8">
              <w:rPr>
                <w:rFonts w:ascii="Book Antiqua" w:hAnsi="Book Antiqua"/>
                <w:bCs/>
              </w:rPr>
              <w:fldChar w:fldCharType="begin">
                <w:fldData xml:space="preserve">PEVuZE5vdGU+PENpdGU+PEF1dGhvcj5IaW1vdG88L0F1dGhvcj48WWVhcj4yMDA1PC9ZZWFyPjxS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A3OS04NTwvcGFnZXM+PHZvbHVtZT4yNzwvdm9sdW1lPjxudW1iZXI+NDwvbnVtYmVy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IaW1vdG88L0F1dGhvcj48WWVhcj4yMDA1PC9ZZWFyPjxS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A3OS04NTwvcGFnZXM+PHZvbHVtZT4yNzwvdm9sdW1lPjxudW1iZXI+NDwvbnVtYmVy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18" w:tooltip="Himoto, 2005 #18" w:history="1">
              <w:r w:rsidRPr="000459D8">
                <w:rPr>
                  <w:rFonts w:ascii="Book Antiqua" w:hAnsi="Book Antiqua"/>
                  <w:bCs/>
                  <w:noProof/>
                  <w:vertAlign w:val="superscript"/>
                </w:rPr>
                <w:t>18</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IMPs, p53, c-myc, and survivin</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Zhang </w:t>
            </w:r>
            <w:r w:rsidRPr="000459D8">
              <w:rPr>
                <w:rFonts w:ascii="Book Antiqua" w:hAnsi="Book Antiqua"/>
                <w:bCs/>
                <w:i/>
              </w:rPr>
              <w:t>et al</w:t>
            </w:r>
            <w:r w:rsidRPr="000459D8">
              <w:rPr>
                <w:rFonts w:ascii="Book Antiqua" w:hAnsi="Book Antiqua"/>
                <w:bCs/>
              </w:rPr>
              <w:fldChar w:fldCharType="begin">
                <w:fldData xml:space="preserve">PEVuZE5vdGU+PENpdGU+PEF1dGhvcj5aaGFuZzwvQXV0aG9yPjxZZWFyPjIwMDM8L1llYXI+PFJl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wZXJpb2RpY2FsPjxhbHQt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2FsdC1w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aaGFuZzwvQXV0aG9yPjxZZWFyPjIwMDM8L1llYXI+PFJl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wZXJpb2RpY2FsPjxhbHQt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2FsdC1w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24" w:tooltip="Zhang, 2003 #24" w:history="1">
              <w:r w:rsidRPr="000459D8">
                <w:rPr>
                  <w:rFonts w:ascii="Book Antiqua" w:hAnsi="Book Antiqua"/>
                  <w:bCs/>
                  <w:noProof/>
                  <w:vertAlign w:val="superscript"/>
                </w:rPr>
                <w:t>24</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c-myc, cyclin B1, IMP1, Koc, p53, IMP2, and survivin</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Soo Hoo </w:t>
            </w:r>
            <w:r w:rsidRPr="000459D8">
              <w:rPr>
                <w:rFonts w:ascii="Book Antiqua" w:hAnsi="Book Antiqua"/>
                <w:bCs/>
                <w:i/>
              </w:rPr>
              <w:t>et al</w:t>
            </w:r>
            <w:r w:rsidRPr="000459D8">
              <w:rPr>
                <w:rFonts w:ascii="Book Antiqua" w:hAnsi="Book Antiqua"/>
                <w:bCs/>
              </w:rPr>
              <w:fldChar w:fldCharType="begin">
                <w:fldData xml:space="preserve">PEVuZE5vdGU+PENpdGU+PEF1dGhvcj5Tb28gSG9vPC9BdXRob3I+PFllYXI+MjAwMjwvWWVhcj48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wMDYtMTU8L3BhZ2VzPjx2b2x1bWU+MjE8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Tb28gSG9vPC9BdXRob3I+PFllYXI+MjAwMjwvWWVhcj48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wMDYtMTU8L3BhZ2VzPjx2b2x1bWU+MjE8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=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50" w:tooltip="Soo Hoo, 2002 #348" w:history="1">
              <w:r w:rsidRPr="000459D8">
                <w:rPr>
                  <w:rFonts w:ascii="Book Antiqua" w:hAnsi="Book Antiqua"/>
                  <w:bCs/>
                  <w:noProof/>
                  <w:vertAlign w:val="superscript"/>
                </w:rPr>
                <w:t>50</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p53, IMP2, Koc, CENP-F, p90</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Le Naour </w:t>
            </w:r>
            <w:r w:rsidRPr="000459D8">
              <w:rPr>
                <w:rFonts w:ascii="Book Antiqua" w:hAnsi="Book Antiqua"/>
                <w:bCs/>
                <w:i/>
              </w:rPr>
              <w:t>et al</w:t>
            </w:r>
            <w:r w:rsidRPr="000459D8">
              <w:rPr>
                <w:rFonts w:ascii="Book Antiqua" w:hAnsi="Book Antiqua"/>
                <w:bCs/>
              </w:rPr>
              <w:fldChar w:fldCharType="begin">
                <w:fldData xml:space="preserve">PEVuZE5vdGU+PENpdGU+PEF1dGhvcj5MZSBOYW91cjwvQXV0aG9yPjxZZWFyPjIwMDI8L1llYXI+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k3LTIw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MZSBOYW91cjwvQXV0aG9yPjxZZWFyPjIwMDI8L1llYXI+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51" w:tooltip="Le Naour, 2002 #50" w:history="1">
              <w:r w:rsidRPr="000459D8">
                <w:rPr>
                  <w:rFonts w:ascii="Book Antiqua" w:hAnsi="Book Antiqua"/>
                  <w:bCs/>
                  <w:noProof/>
                  <w:vertAlign w:val="superscript"/>
                </w:rPr>
                <w:t>51</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CRT, CK8, NDK-A, and ATP5B</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Zhang </w:t>
            </w:r>
            <w:r w:rsidRPr="000459D8">
              <w:rPr>
                <w:rFonts w:ascii="Book Antiqua" w:hAnsi="Book Antiqua"/>
                <w:bCs/>
                <w:i/>
              </w:rPr>
              <w:t>et al</w:t>
            </w:r>
            <w:r w:rsidRPr="000459D8">
              <w:rPr>
                <w:rFonts w:ascii="Book Antiqua" w:hAnsi="Book Antiqua"/>
                <w:bCs/>
              </w:rPr>
              <w:fldChar w:fldCharType="begin">
                <w:fldData xml:space="preserve">PEVuZE5vdGU+PENpdGU+PEF1dGhvcj5aaGFuZzwvQXV0aG9yPjxZZWFyPjIwMDE8L1llYXI+PFJl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y05PC9wYWdlcz48dm9sdW1lPjEy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aaGFuZzwvQXV0aG9yPjxZZWFyPjIwMDE8L1llYXI+PFJl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y05PC9wYWdlcz48dm9sdW1lPjEy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23" w:tooltip="Zhang, 2001 #23" w:history="1">
              <w:r w:rsidRPr="000459D8">
                <w:rPr>
                  <w:rFonts w:ascii="Book Antiqua" w:hAnsi="Book Antiqua"/>
                  <w:bCs/>
                  <w:noProof/>
                  <w:vertAlign w:val="superscript"/>
                </w:rPr>
                <w:t>23</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IMP2, CENPF</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Zhang </w:t>
            </w:r>
            <w:r w:rsidRPr="000459D8">
              <w:rPr>
                <w:rFonts w:ascii="Book Antiqua" w:hAnsi="Book Antiqua"/>
                <w:bCs/>
                <w:i/>
              </w:rPr>
              <w:t>et al</w:t>
            </w:r>
            <w:r w:rsidRPr="000459D8">
              <w:rPr>
                <w:rFonts w:ascii="Book Antiqua" w:hAnsi="Book Antiqua"/>
                <w:bCs/>
              </w:rPr>
              <w:fldChar w:fldCharType="begin">
                <w:fldData xml:space="preserve">PEVuZE5vdGU+PENpdGU+PEF1dGhvcj5aaGFuZzwvQXV0aG9yPjxZZWFyPjE5OTk8L1llYXI+PFJl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MTAxLTEw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aaGFuZzwvQXV0aG9yPjxZZWFyPjE5OTk8L1llYXI+PFJl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xMTAxLTEw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20" w:tooltip="Zhang, 1999 #20" w:history="1">
              <w:r w:rsidRPr="000459D8">
                <w:rPr>
                  <w:rFonts w:ascii="Book Antiqua" w:hAnsi="Book Antiqua"/>
                  <w:bCs/>
                  <w:noProof/>
                  <w:vertAlign w:val="superscript"/>
                </w:rPr>
                <w:t>20</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IMP2</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Raedle </w:t>
            </w:r>
            <w:r w:rsidRPr="000459D8">
              <w:rPr>
                <w:rFonts w:ascii="Book Antiqua" w:hAnsi="Book Antiqua"/>
                <w:bCs/>
                <w:i/>
              </w:rPr>
              <w:t>et al</w:t>
            </w:r>
            <w:r w:rsidRPr="000459D8">
              <w:rPr>
                <w:rFonts w:ascii="Book Antiqua" w:hAnsi="Book Antiqua"/>
                <w:bCs/>
              </w:rPr>
              <w:fldChar w:fldCharType="begin">
                <w:fldData xml:space="preserve">PEVuZE5vdGU+PENpdGU+PEF1dGhvcj5SYWVkbGU8L0F1dGhvcj48WWVhcj4xOTk4PC9ZZWFyPjxS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SYWVkbGU8L0F1dGhvcj48WWVhcj4xOTk4PC9ZZWFyPjxS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52" w:tooltip="Raedle, 1998 #88" w:history="1">
              <w:r w:rsidRPr="000459D8">
                <w:rPr>
                  <w:rFonts w:ascii="Book Antiqua" w:hAnsi="Book Antiqua"/>
                  <w:bCs/>
                  <w:noProof/>
                  <w:vertAlign w:val="superscript"/>
                </w:rPr>
                <w:t>52</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 xml:space="preserve">p53 </w:t>
            </w:r>
          </w:p>
        </w:tc>
      </w:tr>
      <w:tr w:rsidR="000459D8" w:rsidRPr="000459D8" w:rsidTr="00267C9C">
        <w:trPr>
          <w:trHeight w:val="270"/>
        </w:trPr>
        <w:tc>
          <w:tcPr>
            <w:tcW w:w="1900" w:type="dxa"/>
            <w:tcBorders>
              <w:top w:val="nil"/>
              <w:left w:val="nil"/>
              <w:bottom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Covini </w:t>
            </w:r>
            <w:r w:rsidRPr="000459D8">
              <w:rPr>
                <w:rFonts w:ascii="Book Antiqua" w:hAnsi="Book Antiqua"/>
                <w:bCs/>
                <w:i/>
              </w:rPr>
              <w:t>et al</w:t>
            </w:r>
            <w:r w:rsidRPr="000459D8">
              <w:rPr>
                <w:rFonts w:ascii="Book Antiqua" w:hAnsi="Book Antiqua"/>
                <w:bCs/>
              </w:rPr>
              <w:fldChar w:fldCharType="begin"/>
            </w:r>
            <w:r w:rsidRPr="000459D8">
              <w:rPr>
                <w:rFonts w:ascii="Book Antiqua" w:hAnsi="Book Antiqua"/>
                <w:bCs/>
              </w:rPr>
              <w:instrText xml:space="preserve"> ADDIN EN.CITE &lt;EndNote&gt;&lt;Cite&gt;&lt;Author&gt;Covini&lt;/Author&gt;&lt;Year&gt;1997&lt;/Year&gt;&lt;RecNum&gt;91&lt;/RecNum&gt;&lt;DisplayText&gt;&lt;style face="superscript"&gt;[22]&lt;/style&gt;&lt;/DisplayText&gt;&lt;record&gt;&lt;rec-number&gt;91&lt;/rec-number&gt;&lt;foreign-keys&gt;&lt;key app="EN" db-id="dtexwpzrb05x09ewstrvers4ppwpwws52x5t"&gt;91&lt;/key&gt;&lt;/foreign-keys&gt;&lt;ref-type name="Journal Article"&gt;17&lt;/ref-type&gt;&lt;contributors&gt;&lt;authors&gt;&lt;author&gt;Covini, G.&lt;/author&gt;&lt;author&gt;Chan, E. K.&lt;/author&gt;&lt;author&gt;Nishioka, M.&lt;/author&gt;&lt;author&gt;Morshed, S. A.&lt;/author&gt;&lt;author&gt;Reed, S. I.&lt;/author&gt;&lt;author&gt;Tan, E. M.&lt;/author&gt;&lt;/authors&gt;&lt;/contributors&gt;&lt;auth-address&gt;W. M. Keck Autoimmune Disease Center, Department of Molecular &amp;amp; Experimental Medicine, The Scripps Research Institute, La Jolla, CA 92037, USA.&lt;/auth-address&gt;&lt;titles&gt;&lt;title&gt;Immune response to cyclin B1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5-80&lt;/pages&gt;&lt;volume&gt;25&lt;/volume&gt;&lt;number&gt;1&lt;/number&gt;&lt;keywords&gt;&lt;keyword&gt;Animals&lt;/keyword&gt;&lt;keyword&gt;Autoantibodies/*blood&lt;/keyword&gt;&lt;keyword&gt;Carcinoma, Hepatocellular/*immunology&lt;/keyword&gt;&lt;keyword&gt;*Cyclin B&lt;/keyword&gt;&lt;keyword&gt;Cyclin B1&lt;/keyword&gt;&lt;keyword&gt;Cyclins/*immunology&lt;/keyword&gt;&lt;keyword&gt;Genes, p53&lt;/keyword&gt;&lt;keyword&gt;Humans&lt;/keyword&gt;&lt;keyword&gt;Immunoblotting&lt;/keyword&gt;&lt;keyword&gt;Liver Neoplasms/*immunology&lt;/keyword&gt;&lt;keyword&gt;Molecular Weight&lt;/keyword&gt;&lt;keyword&gt;Mutation&lt;/keyword&gt;&lt;keyword&gt;Rabbits&lt;/keyword&gt;&lt;/keywords&gt;&lt;dates&gt;&lt;year&gt;1997&lt;/year&gt;&lt;pub-dates&gt;&lt;date&gt;Jan&lt;/date&gt;&lt;/pub-dates&gt;&lt;/dates&gt;&lt;isbn&gt;0270-9139 (Print)&amp;#xD;0270-9139 (Linking)&lt;/isbn&gt;&lt;accession-num&gt;8985268&lt;/accession-num&gt;&lt;urls&gt;&lt;related-urls&gt;&lt;url&gt;http://www.ncbi.nlm.nih.gov/pubmed/8985268&lt;/url&gt;&lt;/related-urls&gt;&lt;/urls&gt;&lt;electronic-resource-num&gt;10.1002/hep.510250114&lt;/electronic-resource-num&gt;&lt;/record&gt;&lt;/Cite&gt;&lt;/EndNote&gt;</w:instrText>
            </w:r>
            <w:r w:rsidRPr="000459D8">
              <w:rPr>
                <w:rFonts w:ascii="Book Antiqua" w:hAnsi="Book Antiqua"/>
                <w:bCs/>
              </w:rPr>
              <w:fldChar w:fldCharType="separate"/>
            </w:r>
            <w:r w:rsidRPr="000459D8">
              <w:rPr>
                <w:rFonts w:ascii="Book Antiqua" w:hAnsi="Book Antiqua"/>
                <w:bCs/>
                <w:noProof/>
                <w:vertAlign w:val="superscript"/>
              </w:rPr>
              <w:t>[</w:t>
            </w:r>
            <w:hyperlink w:anchor="_ENREF_22" w:tooltip="Covini, 1997 #91" w:history="1">
              <w:r w:rsidRPr="000459D8">
                <w:rPr>
                  <w:rFonts w:ascii="Book Antiqua" w:hAnsi="Book Antiqua"/>
                  <w:bCs/>
                  <w:noProof/>
                  <w:vertAlign w:val="superscript"/>
                </w:rPr>
                <w:t>22</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bottom w:val="nil"/>
            </w:tcBorders>
            <w:noWrap/>
          </w:tcPr>
          <w:p w:rsidR="0041571A" w:rsidRPr="000459D8" w:rsidRDefault="0041571A" w:rsidP="00B452AC">
            <w:pPr>
              <w:rPr>
                <w:rFonts w:ascii="Book Antiqua" w:hAnsi="Book Antiqua"/>
                <w:bCs/>
              </w:rPr>
            </w:pPr>
            <w:r w:rsidRPr="000459D8">
              <w:rPr>
                <w:rFonts w:ascii="Book Antiqua" w:hAnsi="Book Antiqua"/>
                <w:bCs/>
              </w:rPr>
              <w:t>Cyclin B1</w:t>
            </w:r>
          </w:p>
        </w:tc>
      </w:tr>
      <w:tr w:rsidR="000459D8" w:rsidRPr="000459D8" w:rsidTr="00267C9C">
        <w:trPr>
          <w:trHeight w:val="270"/>
        </w:trPr>
        <w:tc>
          <w:tcPr>
            <w:tcW w:w="1900" w:type="dxa"/>
            <w:tcBorders>
              <w:top w:val="nil"/>
              <w:left w:val="nil"/>
              <w:right w:val="nil"/>
            </w:tcBorders>
            <w:noWrap/>
          </w:tcPr>
          <w:p w:rsidR="0041571A" w:rsidRPr="000459D8" w:rsidRDefault="0041571A" w:rsidP="00B452AC">
            <w:pPr>
              <w:rPr>
                <w:rFonts w:ascii="Book Antiqua" w:hAnsi="Book Antiqua"/>
                <w:bCs/>
              </w:rPr>
            </w:pPr>
            <w:r w:rsidRPr="000459D8">
              <w:rPr>
                <w:rFonts w:ascii="Book Antiqua" w:hAnsi="Book Antiqua"/>
                <w:bCs/>
              </w:rPr>
              <w:t xml:space="preserve">Imai </w:t>
            </w:r>
            <w:r w:rsidRPr="000459D8">
              <w:rPr>
                <w:rFonts w:ascii="Book Antiqua" w:hAnsi="Book Antiqua"/>
                <w:bCs/>
                <w:i/>
              </w:rPr>
              <w:t>et al</w:t>
            </w:r>
            <w:r w:rsidRPr="000459D8">
              <w:rPr>
                <w:rFonts w:ascii="Book Antiqua" w:hAnsi="Book Antiqua"/>
                <w:bCs/>
              </w:rPr>
              <w:fldChar w:fldCharType="begin">
                <w:fldData xml:space="preserve">PEVuZE5vdGU+PENpdGU+PEF1dGhvcj5JbWFpPC9BdXRob3I+PFllYXI+MTk5MzwvWWVhcj48UmVj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QxOS0yNjwvcGFnZXM+PHZvbHVt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</w:fldData>
              </w:fldChar>
            </w:r>
            <w:r w:rsidRPr="000459D8">
              <w:rPr>
                <w:rFonts w:ascii="Book Antiqua" w:hAnsi="Book Antiqua"/>
                <w:bCs/>
              </w:rPr>
              <w:instrText xml:space="preserve"> ADDIN EN.CITE </w:instrText>
            </w:r>
            <w:r w:rsidRPr="000459D8">
              <w:rPr>
                <w:rFonts w:ascii="Book Antiqua" w:hAnsi="Book Antiqua"/>
                <w:bCs/>
              </w:rPr>
              <w:fldChar w:fldCharType="begin">
                <w:fldData xml:space="preserve">PEVuZE5vdGU+PENpdGU+PEF1dGhvcj5JbWFpPC9BdXRob3I+PFllYXI+MTk5MzwvWWVhcj48UmVj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QxOS0yNjwvcGFnZXM+PHZvbHVt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</w:fldData>
              </w:fldChar>
            </w:r>
            <w:r w:rsidRPr="000459D8">
              <w:rPr>
                <w:rFonts w:ascii="Book Antiqua" w:hAnsi="Book Antiqua"/>
                <w:bCs/>
              </w:rPr>
              <w:instrText xml:space="preserve"> ADDIN EN.CITE.DATA </w:instrText>
            </w:r>
            <w:r w:rsidRPr="000459D8">
              <w:rPr>
                <w:rFonts w:ascii="Book Antiqua" w:hAnsi="Book Antiqua"/>
                <w:bCs/>
              </w:rPr>
            </w:r>
            <w:r w:rsidRPr="000459D8">
              <w:rPr>
                <w:rFonts w:ascii="Book Antiqua" w:hAnsi="Book Antiqua"/>
                <w:bCs/>
              </w:rPr>
              <w:fldChar w:fldCharType="end"/>
            </w:r>
            <w:r w:rsidRPr="000459D8">
              <w:rPr>
                <w:rFonts w:ascii="Book Antiqua" w:hAnsi="Book Antiqua"/>
                <w:bCs/>
              </w:rPr>
            </w:r>
            <w:r w:rsidRPr="000459D8">
              <w:rPr>
                <w:rFonts w:ascii="Book Antiqua" w:hAnsi="Book Antiqua"/>
                <w:bCs/>
              </w:rPr>
              <w:fldChar w:fldCharType="separate"/>
            </w:r>
            <w:r w:rsidRPr="000459D8">
              <w:rPr>
                <w:rFonts w:ascii="Book Antiqua" w:hAnsi="Book Antiqua"/>
                <w:bCs/>
                <w:noProof/>
                <w:vertAlign w:val="superscript"/>
              </w:rPr>
              <w:t>[</w:t>
            </w:r>
            <w:hyperlink w:anchor="_ENREF_53" w:tooltip="Imai, 1993 #126" w:history="1">
              <w:r w:rsidRPr="000459D8">
                <w:rPr>
                  <w:rFonts w:ascii="Book Antiqua" w:hAnsi="Book Antiqua"/>
                  <w:bCs/>
                  <w:noProof/>
                  <w:vertAlign w:val="superscript"/>
                </w:rPr>
                <w:t>53</w:t>
              </w:r>
            </w:hyperlink>
            <w:r w:rsidRPr="000459D8">
              <w:rPr>
                <w:rFonts w:ascii="Book Antiqua" w:hAnsi="Book Antiqua"/>
                <w:bCs/>
                <w:noProof/>
                <w:vertAlign w:val="superscript"/>
              </w:rPr>
              <w:t>]</w:t>
            </w:r>
            <w:r w:rsidRPr="000459D8">
              <w:rPr>
                <w:rFonts w:ascii="Book Antiqua" w:hAnsi="Book Antiqua"/>
                <w:bCs/>
              </w:rPr>
              <w:fldChar w:fldCharType="end"/>
            </w:r>
          </w:p>
        </w:tc>
        <w:tc>
          <w:tcPr>
            <w:tcW w:w="5633" w:type="dxa"/>
            <w:tcBorders>
              <w:top w:val="nil"/>
              <w:left w:val="nil"/>
            </w:tcBorders>
            <w:noWrap/>
          </w:tcPr>
          <w:p w:rsidR="0041571A" w:rsidRPr="000459D8" w:rsidRDefault="0041571A" w:rsidP="00B452AC">
            <w:pPr>
              <w:rPr>
                <w:rFonts w:ascii="Book Antiqua" w:hAnsi="Book Antiqua"/>
                <w:bCs/>
              </w:rPr>
            </w:pPr>
            <w:r w:rsidRPr="000459D8">
              <w:rPr>
                <w:rFonts w:ascii="Book Antiqua" w:hAnsi="Book Antiqua"/>
                <w:bCs/>
              </w:rPr>
              <w:t>HCC1</w:t>
            </w:r>
          </w:p>
        </w:tc>
      </w:tr>
    </w:tbl>
    <w:p w:rsidR="0041571A" w:rsidRPr="000459D8" w:rsidRDefault="0041571A" w:rsidP="00B452AC">
      <w:pPr>
        <w:adjustRightInd w:val="0"/>
        <w:snapToGrid w:val="0"/>
        <w:rPr>
          <w:rFonts w:ascii="Book Antiqua" w:hAnsi="Book Antiqua"/>
        </w:rPr>
      </w:pPr>
      <w:r w:rsidRPr="000459D8">
        <w:rPr>
          <w:rFonts w:ascii="Book Antiqua" w:hAnsi="Book Antiqua"/>
          <w:bCs/>
        </w:rPr>
        <w:t xml:space="preserve">TAAs: </w:t>
      </w:r>
      <w:r w:rsidRPr="000459D8">
        <w:rPr>
          <w:rFonts w:ascii="Book Antiqua" w:hAnsi="Book Antiqua"/>
        </w:rPr>
        <w:t>Tumor-associated antigens;</w:t>
      </w:r>
      <w:r w:rsidRPr="000459D8">
        <w:rPr>
          <w:rFonts w:ascii="Book Antiqua" w:hAnsi="Book Antiqua"/>
          <w:b/>
        </w:rPr>
        <w:t xml:space="preserve"> </w:t>
      </w:r>
      <w:r w:rsidRPr="000459D8">
        <w:rPr>
          <w:rFonts w:ascii="Book Antiqua" w:hAnsi="Book Antiqua"/>
          <w:bCs/>
        </w:rPr>
        <w:t>HCC:</w:t>
      </w:r>
      <w:r w:rsidRPr="000459D8">
        <w:rPr>
          <w:rFonts w:ascii="Book Antiqua" w:hAnsi="Book Antiqua"/>
        </w:rPr>
        <w:t xml:space="preserve"> Hepatocellular carcinoma.</w:t>
      </w:r>
    </w:p>
    <w:p w:rsidR="0041571A" w:rsidRPr="000459D8" w:rsidRDefault="0041571A" w:rsidP="00B452AC">
      <w:pPr>
        <w:rPr>
          <w:rFonts w:ascii="Book Antiqua" w:hAnsi="Book Antiqua"/>
        </w:rPr>
      </w:pPr>
    </w:p>
    <w:p w:rsidR="0041571A" w:rsidRPr="000459D8" w:rsidRDefault="0041571A" w:rsidP="00B452AC">
      <w:pPr>
        <w:rPr>
          <w:rFonts w:ascii="Book Antiqua" w:hAnsi="Book Antiqua"/>
        </w:rPr>
      </w:pPr>
    </w:p>
    <w:sectPr w:rsidR="0041571A" w:rsidRPr="000459D8" w:rsidSect="002C70B3">
      <w:footerReference w:type="even" r:id="rId12"/>
      <w:footerReference w:type="default" r:id="rId13"/>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53C0" w:rsidRDefault="002C53C0" w:rsidP="00570B7C">
      <w:pPr>
        <w:spacing w:line="240" w:lineRule="auto"/>
      </w:pPr>
      <w:r>
        <w:separator/>
      </w:r>
    </w:p>
  </w:endnote>
  <w:endnote w:type="continuationSeparator" w:id="0">
    <w:p w:rsidR="002C53C0" w:rsidRDefault="002C53C0" w:rsidP="00570B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571A" w:rsidRDefault="0041571A" w:rsidP="002673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1571A" w:rsidRDefault="004157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571A" w:rsidRDefault="0041571A" w:rsidP="002673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61A79">
      <w:rPr>
        <w:rStyle w:val="PageNumber"/>
        <w:noProof/>
      </w:rPr>
      <w:t>1</w:t>
    </w:r>
    <w:r>
      <w:rPr>
        <w:rStyle w:val="PageNumber"/>
      </w:rPr>
      <w:fldChar w:fldCharType="end"/>
    </w:r>
  </w:p>
  <w:p w:rsidR="0041571A" w:rsidRDefault="004157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53C0" w:rsidRDefault="002C53C0" w:rsidP="00570B7C">
      <w:pPr>
        <w:spacing w:line="240" w:lineRule="auto"/>
      </w:pPr>
      <w:r>
        <w:separator/>
      </w:r>
    </w:p>
  </w:footnote>
  <w:footnote w:type="continuationSeparator" w:id="0">
    <w:p w:rsidR="002C53C0" w:rsidRDefault="002C53C0" w:rsidP="00570B7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21F15"/>
    <w:multiLevelType w:val="hybridMultilevel"/>
    <w:tmpl w:val="209088D4"/>
    <w:lvl w:ilvl="0" w:tplc="23B4F5E0">
      <w:start w:val="1"/>
      <w:numFmt w:val="decimal"/>
      <w:lvlText w:val="%1."/>
      <w:lvlJc w:val="left"/>
      <w:pPr>
        <w:ind w:left="360" w:hanging="360"/>
      </w:pPr>
      <w:rPr>
        <w:rFonts w:cs="Times New Roman" w:hint="default"/>
      </w:rPr>
    </w:lvl>
    <w:lvl w:ilvl="1" w:tplc="04090019">
      <w:start w:val="1"/>
      <w:numFmt w:val="lowerLetter"/>
      <w:lvlText w:val="%2)"/>
      <w:lvlJc w:val="left"/>
      <w:pPr>
        <w:ind w:left="840" w:hanging="420"/>
      </w:pPr>
      <w:rPr>
        <w:rFonts w:cs="Times New Roman"/>
      </w:rPr>
    </w:lvl>
    <w:lvl w:ilvl="2" w:tplc="0409001B">
      <w:start w:val="1"/>
      <w:numFmt w:val="lowerRoman"/>
      <w:lvlText w:val="%3."/>
      <w:lvlJc w:val="right"/>
      <w:pPr>
        <w:ind w:left="1260" w:hanging="420"/>
      </w:pPr>
      <w:rPr>
        <w:rFonts w:cs="Times New Roman"/>
      </w:rPr>
    </w:lvl>
    <w:lvl w:ilvl="3" w:tplc="0409000F">
      <w:start w:val="1"/>
      <w:numFmt w:val="decimal"/>
      <w:lvlText w:val="%4."/>
      <w:lvlJc w:val="left"/>
      <w:pPr>
        <w:ind w:left="1680" w:hanging="420"/>
      </w:pPr>
      <w:rPr>
        <w:rFonts w:cs="Times New Roman"/>
      </w:rPr>
    </w:lvl>
    <w:lvl w:ilvl="4" w:tplc="04090019">
      <w:start w:val="1"/>
      <w:numFmt w:val="lowerLetter"/>
      <w:lvlText w:val="%5)"/>
      <w:lvlJc w:val="left"/>
      <w:pPr>
        <w:ind w:left="2100" w:hanging="420"/>
      </w:pPr>
      <w:rPr>
        <w:rFonts w:cs="Times New Roman"/>
      </w:rPr>
    </w:lvl>
    <w:lvl w:ilvl="5" w:tplc="0409001B">
      <w:start w:val="1"/>
      <w:numFmt w:val="lowerRoman"/>
      <w:lvlText w:val="%6."/>
      <w:lvlJc w:val="right"/>
      <w:pPr>
        <w:ind w:left="2520" w:hanging="420"/>
      </w:pPr>
      <w:rPr>
        <w:rFonts w:cs="Times New Roman"/>
      </w:rPr>
    </w:lvl>
    <w:lvl w:ilvl="6" w:tplc="0409000F">
      <w:start w:val="1"/>
      <w:numFmt w:val="decimal"/>
      <w:lvlText w:val="%7."/>
      <w:lvlJc w:val="left"/>
      <w:pPr>
        <w:ind w:left="2940" w:hanging="420"/>
      </w:pPr>
      <w:rPr>
        <w:rFonts w:cs="Times New Roman"/>
      </w:rPr>
    </w:lvl>
    <w:lvl w:ilvl="7" w:tplc="04090019">
      <w:start w:val="1"/>
      <w:numFmt w:val="lowerLetter"/>
      <w:lvlText w:val="%8)"/>
      <w:lvlJc w:val="left"/>
      <w:pPr>
        <w:ind w:left="3360" w:hanging="420"/>
      </w:pPr>
      <w:rPr>
        <w:rFonts w:cs="Times New Roman"/>
      </w:rPr>
    </w:lvl>
    <w:lvl w:ilvl="8" w:tplc="0409001B">
      <w:start w:val="1"/>
      <w:numFmt w:val="lowerRoman"/>
      <w:lvlText w:val="%9."/>
      <w:lvlJc w:val="right"/>
      <w:pPr>
        <w:ind w:left="3780" w:hanging="420"/>
      </w:pPr>
      <w:rPr>
        <w:rFonts w:cs="Times New Roman"/>
      </w:rPr>
    </w:lvl>
  </w:abstractNum>
  <w:abstractNum w:abstractNumId="1">
    <w:nsid w:val="10FC3FFB"/>
    <w:multiLevelType w:val="hybridMultilevel"/>
    <w:tmpl w:val="22569486"/>
    <w:lvl w:ilvl="0" w:tplc="5CA4643E">
      <w:start w:val="1"/>
      <w:numFmt w:val="decimal"/>
      <w:lvlText w:val="%1."/>
      <w:lvlJc w:val="left"/>
      <w:pPr>
        <w:ind w:left="360" w:hanging="360"/>
      </w:pPr>
      <w:rPr>
        <w:rFonts w:cs="Times New Roman" w:hint="default"/>
        <w:sz w:val="28"/>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nsid w:val="20B03E2C"/>
    <w:multiLevelType w:val="hybridMultilevel"/>
    <w:tmpl w:val="B16E74CE"/>
    <w:lvl w:ilvl="0" w:tplc="CAE4234E">
      <w:start w:val="1"/>
      <w:numFmt w:val="decimal"/>
      <w:lvlText w:val="%1."/>
      <w:lvlJc w:val="left"/>
      <w:pPr>
        <w:ind w:left="360" w:hanging="360"/>
      </w:pPr>
      <w:rPr>
        <w:rFonts w:cs="Times New Roman" w:hint="default"/>
      </w:rPr>
    </w:lvl>
    <w:lvl w:ilvl="1" w:tplc="04090019">
      <w:start w:val="1"/>
      <w:numFmt w:val="lowerLetter"/>
      <w:lvlText w:val="%2)"/>
      <w:lvlJc w:val="left"/>
      <w:pPr>
        <w:ind w:left="840" w:hanging="420"/>
      </w:pPr>
      <w:rPr>
        <w:rFonts w:cs="Times New Roman"/>
      </w:rPr>
    </w:lvl>
    <w:lvl w:ilvl="2" w:tplc="0409001B">
      <w:start w:val="1"/>
      <w:numFmt w:val="lowerRoman"/>
      <w:lvlText w:val="%3."/>
      <w:lvlJc w:val="right"/>
      <w:pPr>
        <w:ind w:left="1260" w:hanging="420"/>
      </w:pPr>
      <w:rPr>
        <w:rFonts w:cs="Times New Roman"/>
      </w:rPr>
    </w:lvl>
    <w:lvl w:ilvl="3" w:tplc="0409000F">
      <w:start w:val="1"/>
      <w:numFmt w:val="decimal"/>
      <w:lvlText w:val="%4."/>
      <w:lvlJc w:val="left"/>
      <w:pPr>
        <w:ind w:left="1680" w:hanging="420"/>
      </w:pPr>
      <w:rPr>
        <w:rFonts w:cs="Times New Roman"/>
      </w:rPr>
    </w:lvl>
    <w:lvl w:ilvl="4" w:tplc="04090019">
      <w:start w:val="1"/>
      <w:numFmt w:val="lowerLetter"/>
      <w:lvlText w:val="%5)"/>
      <w:lvlJc w:val="left"/>
      <w:pPr>
        <w:ind w:left="2100" w:hanging="420"/>
      </w:pPr>
      <w:rPr>
        <w:rFonts w:cs="Times New Roman"/>
      </w:rPr>
    </w:lvl>
    <w:lvl w:ilvl="5" w:tplc="0409001B">
      <w:start w:val="1"/>
      <w:numFmt w:val="lowerRoman"/>
      <w:lvlText w:val="%6."/>
      <w:lvlJc w:val="right"/>
      <w:pPr>
        <w:ind w:left="2520" w:hanging="420"/>
      </w:pPr>
      <w:rPr>
        <w:rFonts w:cs="Times New Roman"/>
      </w:rPr>
    </w:lvl>
    <w:lvl w:ilvl="6" w:tplc="0409000F">
      <w:start w:val="1"/>
      <w:numFmt w:val="decimal"/>
      <w:lvlText w:val="%7."/>
      <w:lvlJc w:val="left"/>
      <w:pPr>
        <w:ind w:left="2940" w:hanging="420"/>
      </w:pPr>
      <w:rPr>
        <w:rFonts w:cs="Times New Roman"/>
      </w:rPr>
    </w:lvl>
    <w:lvl w:ilvl="7" w:tplc="04090019">
      <w:start w:val="1"/>
      <w:numFmt w:val="lowerLetter"/>
      <w:lvlText w:val="%8)"/>
      <w:lvlJc w:val="left"/>
      <w:pPr>
        <w:ind w:left="3360" w:hanging="420"/>
      </w:pPr>
      <w:rPr>
        <w:rFonts w:cs="Times New Roman"/>
      </w:rPr>
    </w:lvl>
    <w:lvl w:ilvl="8" w:tplc="0409001B">
      <w:start w:val="1"/>
      <w:numFmt w:val="lowerRoman"/>
      <w:lvlText w:val="%9."/>
      <w:lvlJc w:val="right"/>
      <w:pPr>
        <w:ind w:left="3780" w:hanging="420"/>
      </w:pPr>
      <w:rPr>
        <w:rFonts w:cs="Times New Roman"/>
      </w:rPr>
    </w:lvl>
  </w:abstractNum>
  <w:abstractNum w:abstractNumId="3">
    <w:nsid w:val="3B735D05"/>
    <w:multiLevelType w:val="hybridMultilevel"/>
    <w:tmpl w:val="861E8B7E"/>
    <w:lvl w:ilvl="0" w:tplc="1598C274">
      <w:start w:val="1"/>
      <w:numFmt w:val="decimal"/>
      <w:lvlText w:val="%1."/>
      <w:lvlJc w:val="left"/>
      <w:pPr>
        <w:ind w:left="360" w:hanging="360"/>
      </w:pPr>
      <w:rPr>
        <w:rFonts w:cs="Times New Roman" w:hint="default"/>
      </w:rPr>
    </w:lvl>
    <w:lvl w:ilvl="1" w:tplc="04090019">
      <w:start w:val="1"/>
      <w:numFmt w:val="lowerLetter"/>
      <w:lvlText w:val="%2)"/>
      <w:lvlJc w:val="left"/>
      <w:pPr>
        <w:ind w:left="840" w:hanging="420"/>
      </w:pPr>
      <w:rPr>
        <w:rFonts w:cs="Times New Roman"/>
      </w:rPr>
    </w:lvl>
    <w:lvl w:ilvl="2" w:tplc="0409001B">
      <w:start w:val="1"/>
      <w:numFmt w:val="lowerRoman"/>
      <w:lvlText w:val="%3."/>
      <w:lvlJc w:val="right"/>
      <w:pPr>
        <w:ind w:left="1260" w:hanging="420"/>
      </w:pPr>
      <w:rPr>
        <w:rFonts w:cs="Times New Roman"/>
      </w:rPr>
    </w:lvl>
    <w:lvl w:ilvl="3" w:tplc="0409000F">
      <w:start w:val="1"/>
      <w:numFmt w:val="decimal"/>
      <w:lvlText w:val="%4."/>
      <w:lvlJc w:val="left"/>
      <w:pPr>
        <w:ind w:left="1680" w:hanging="420"/>
      </w:pPr>
      <w:rPr>
        <w:rFonts w:cs="Times New Roman"/>
      </w:rPr>
    </w:lvl>
    <w:lvl w:ilvl="4" w:tplc="04090019">
      <w:start w:val="1"/>
      <w:numFmt w:val="lowerLetter"/>
      <w:lvlText w:val="%5)"/>
      <w:lvlJc w:val="left"/>
      <w:pPr>
        <w:ind w:left="2100" w:hanging="420"/>
      </w:pPr>
      <w:rPr>
        <w:rFonts w:cs="Times New Roman"/>
      </w:rPr>
    </w:lvl>
    <w:lvl w:ilvl="5" w:tplc="0409001B">
      <w:start w:val="1"/>
      <w:numFmt w:val="lowerRoman"/>
      <w:lvlText w:val="%6."/>
      <w:lvlJc w:val="right"/>
      <w:pPr>
        <w:ind w:left="2520" w:hanging="420"/>
      </w:pPr>
      <w:rPr>
        <w:rFonts w:cs="Times New Roman"/>
      </w:rPr>
    </w:lvl>
    <w:lvl w:ilvl="6" w:tplc="0409000F">
      <w:start w:val="1"/>
      <w:numFmt w:val="decimal"/>
      <w:lvlText w:val="%7."/>
      <w:lvlJc w:val="left"/>
      <w:pPr>
        <w:ind w:left="2940" w:hanging="420"/>
      </w:pPr>
      <w:rPr>
        <w:rFonts w:cs="Times New Roman"/>
      </w:rPr>
    </w:lvl>
    <w:lvl w:ilvl="7" w:tplc="04090019">
      <w:start w:val="1"/>
      <w:numFmt w:val="lowerLetter"/>
      <w:lvlText w:val="%8)"/>
      <w:lvlJc w:val="left"/>
      <w:pPr>
        <w:ind w:left="3360" w:hanging="420"/>
      </w:pPr>
      <w:rPr>
        <w:rFonts w:cs="Times New Roman"/>
      </w:rPr>
    </w:lvl>
    <w:lvl w:ilvl="8" w:tplc="0409001B">
      <w:start w:val="1"/>
      <w:numFmt w:val="lowerRoman"/>
      <w:lvlText w:val="%9."/>
      <w:lvlJc w:val="right"/>
      <w:pPr>
        <w:ind w:left="3780" w:hanging="420"/>
      </w:pPr>
      <w:rPr>
        <w:rFonts w:cs="Times New Roman"/>
      </w:rPr>
    </w:lvl>
  </w:abstractNum>
  <w:abstractNum w:abstractNumId="4">
    <w:nsid w:val="6B915D29"/>
    <w:multiLevelType w:val="hybridMultilevel"/>
    <w:tmpl w:val="861E8B7E"/>
    <w:lvl w:ilvl="0" w:tplc="1598C274">
      <w:start w:val="1"/>
      <w:numFmt w:val="decimal"/>
      <w:lvlText w:val="%1."/>
      <w:lvlJc w:val="left"/>
      <w:pPr>
        <w:ind w:left="360" w:hanging="360"/>
      </w:pPr>
      <w:rPr>
        <w:rFonts w:cs="Times New Roman" w:hint="default"/>
      </w:rPr>
    </w:lvl>
    <w:lvl w:ilvl="1" w:tplc="04090019">
      <w:start w:val="1"/>
      <w:numFmt w:val="lowerLetter"/>
      <w:lvlText w:val="%2)"/>
      <w:lvlJc w:val="left"/>
      <w:pPr>
        <w:ind w:left="840" w:hanging="420"/>
      </w:pPr>
      <w:rPr>
        <w:rFonts w:cs="Times New Roman"/>
      </w:rPr>
    </w:lvl>
    <w:lvl w:ilvl="2" w:tplc="0409001B">
      <w:start w:val="1"/>
      <w:numFmt w:val="lowerRoman"/>
      <w:lvlText w:val="%3."/>
      <w:lvlJc w:val="right"/>
      <w:pPr>
        <w:ind w:left="1260" w:hanging="420"/>
      </w:pPr>
      <w:rPr>
        <w:rFonts w:cs="Times New Roman"/>
      </w:rPr>
    </w:lvl>
    <w:lvl w:ilvl="3" w:tplc="0409000F">
      <w:start w:val="1"/>
      <w:numFmt w:val="decimal"/>
      <w:lvlText w:val="%4."/>
      <w:lvlJc w:val="left"/>
      <w:pPr>
        <w:ind w:left="1680" w:hanging="420"/>
      </w:pPr>
      <w:rPr>
        <w:rFonts w:cs="Times New Roman"/>
      </w:rPr>
    </w:lvl>
    <w:lvl w:ilvl="4" w:tplc="04090019">
      <w:start w:val="1"/>
      <w:numFmt w:val="lowerLetter"/>
      <w:lvlText w:val="%5)"/>
      <w:lvlJc w:val="left"/>
      <w:pPr>
        <w:ind w:left="2100" w:hanging="420"/>
      </w:pPr>
      <w:rPr>
        <w:rFonts w:cs="Times New Roman"/>
      </w:rPr>
    </w:lvl>
    <w:lvl w:ilvl="5" w:tplc="0409001B">
      <w:start w:val="1"/>
      <w:numFmt w:val="lowerRoman"/>
      <w:lvlText w:val="%6."/>
      <w:lvlJc w:val="right"/>
      <w:pPr>
        <w:ind w:left="2520" w:hanging="420"/>
      </w:pPr>
      <w:rPr>
        <w:rFonts w:cs="Times New Roman"/>
      </w:rPr>
    </w:lvl>
    <w:lvl w:ilvl="6" w:tplc="0409000F">
      <w:start w:val="1"/>
      <w:numFmt w:val="decimal"/>
      <w:lvlText w:val="%7."/>
      <w:lvlJc w:val="left"/>
      <w:pPr>
        <w:ind w:left="2940" w:hanging="420"/>
      </w:pPr>
      <w:rPr>
        <w:rFonts w:cs="Times New Roman"/>
      </w:rPr>
    </w:lvl>
    <w:lvl w:ilvl="7" w:tplc="04090019">
      <w:start w:val="1"/>
      <w:numFmt w:val="lowerLetter"/>
      <w:lvlText w:val="%8)"/>
      <w:lvlJc w:val="left"/>
      <w:pPr>
        <w:ind w:left="3360" w:hanging="420"/>
      </w:pPr>
      <w:rPr>
        <w:rFonts w:cs="Times New Roman"/>
      </w:rPr>
    </w:lvl>
    <w:lvl w:ilvl="8" w:tplc="0409001B">
      <w:start w:val="1"/>
      <w:numFmt w:val="lowerRoman"/>
      <w:lvlText w:val="%9."/>
      <w:lvlJc w:val="right"/>
      <w:pPr>
        <w:ind w:left="3780" w:hanging="420"/>
      </w:pPr>
      <w:rPr>
        <w:rFonts w:cs="Times New Roman"/>
      </w:rPr>
    </w:lvl>
  </w:abstractNum>
  <w:abstractNum w:abstractNumId="5">
    <w:nsid w:val="73EB6264"/>
    <w:multiLevelType w:val="hybridMultilevel"/>
    <w:tmpl w:val="A2540BF4"/>
    <w:lvl w:ilvl="0" w:tplc="93D2866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 w:numId="2">
    <w:abstractNumId w:val="3"/>
  </w:num>
  <w:num w:numId="3">
    <w:abstractNumId w:val="4"/>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420"/>
  <w:doNotHyphenateCaps/>
  <w:drawingGridHorizontalSpacing w:val="120"/>
  <w:drawingGridVerticalSpacing w:val="163"/>
  <w:displayHorizontalDrawingGridEvery w:val="0"/>
  <w:displayVerticalDrawingGridEvery w:val="2"/>
  <w:characterSpacingControl w:val="compressPunctuation"/>
  <w:noLineBreaksAfter w:lang="zh-CN" w:val="$([{£¥·‘“〈《「『【〔〖〝﹙﹛﹝＄（．［｛￡￥"/>
  <w:noLineBreaksBefore w:lang="zh-CN" w:val="!%),.:;&gt;?]}¢¨°·ˇˉ―‖’”…‰′″›℃∶、。〃〉》」』】〕〗〞︶︺︾﹀﹄﹚﹜﹞！＂％＇），．：；？］｀｜｝～￠"/>
  <w:savePreviewPicture/>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exwpzrb05x09ewstrvers4ppwpwws52x5t&quot;&gt;hcc????????¡§????????&lt;record-ids&gt;&lt;item&gt;38&lt;/item&gt;&lt;item&gt;39&lt;/item&gt;&lt;item&gt;45&lt;/item&gt;&lt;item&gt;47&lt;/item&gt;&lt;item&gt;51&lt;/item&gt;&lt;item&gt;60&lt;/item&gt;&lt;item&gt;65&lt;/item&gt;&lt;item&gt;67&lt;/item&gt;&lt;item&gt;70&lt;/item&gt;&lt;item&gt;88&lt;/item&gt;&lt;item&gt;91&lt;/item&gt;&lt;item&gt;126&lt;/item&gt;&lt;item&gt;348&lt;/item&gt;&lt;item&gt;349&lt;/item&gt;&lt;item&gt;352&lt;/item&gt;&lt;item&gt;363&lt;/item&gt;&lt;item&gt;367&lt;/item&gt;&lt;item&gt;370&lt;/item&gt;&lt;item&gt;371&lt;/item&gt;&lt;item&gt;727&lt;/item&gt;&lt;item&gt;732&lt;/item&gt;&lt;item&gt;734&lt;/item&gt;&lt;item&gt;735&lt;/item&gt;&lt;item&gt;736&lt;/item&gt;&lt;item&gt;737&lt;/item&gt;&lt;item&gt;739&lt;/item&gt;&lt;item&gt;752&lt;/item&gt;&lt;/record-ids&gt;&lt;/item&gt;&lt;/Libraries&gt;"/>
  </w:docVars>
  <w:rsids>
    <w:rsidRoot w:val="00E1188E"/>
    <w:rsid w:val="00000D92"/>
    <w:rsid w:val="00001AF8"/>
    <w:rsid w:val="00001D1F"/>
    <w:rsid w:val="000049BE"/>
    <w:rsid w:val="000051A1"/>
    <w:rsid w:val="00006019"/>
    <w:rsid w:val="00010653"/>
    <w:rsid w:val="000114B0"/>
    <w:rsid w:val="00011A49"/>
    <w:rsid w:val="00013B31"/>
    <w:rsid w:val="00013BC0"/>
    <w:rsid w:val="0001407F"/>
    <w:rsid w:val="000141CC"/>
    <w:rsid w:val="0001485F"/>
    <w:rsid w:val="000152CC"/>
    <w:rsid w:val="000165BF"/>
    <w:rsid w:val="00017012"/>
    <w:rsid w:val="0001723C"/>
    <w:rsid w:val="00020585"/>
    <w:rsid w:val="00020E95"/>
    <w:rsid w:val="000227A9"/>
    <w:rsid w:val="0002316E"/>
    <w:rsid w:val="00023AFB"/>
    <w:rsid w:val="0002650C"/>
    <w:rsid w:val="00027A8C"/>
    <w:rsid w:val="00027E92"/>
    <w:rsid w:val="000301F5"/>
    <w:rsid w:val="000316A6"/>
    <w:rsid w:val="00031D64"/>
    <w:rsid w:val="00031F9C"/>
    <w:rsid w:val="00032A57"/>
    <w:rsid w:val="00033902"/>
    <w:rsid w:val="00033C93"/>
    <w:rsid w:val="00035AA4"/>
    <w:rsid w:val="00036BC8"/>
    <w:rsid w:val="000424C8"/>
    <w:rsid w:val="00042723"/>
    <w:rsid w:val="000429F8"/>
    <w:rsid w:val="00042FFB"/>
    <w:rsid w:val="00043B99"/>
    <w:rsid w:val="00043FDC"/>
    <w:rsid w:val="00044285"/>
    <w:rsid w:val="000443F6"/>
    <w:rsid w:val="000453F5"/>
    <w:rsid w:val="000459D8"/>
    <w:rsid w:val="00045AA4"/>
    <w:rsid w:val="00045FEB"/>
    <w:rsid w:val="00046A4E"/>
    <w:rsid w:val="0005015D"/>
    <w:rsid w:val="00050BD6"/>
    <w:rsid w:val="00051048"/>
    <w:rsid w:val="0005183D"/>
    <w:rsid w:val="000529F6"/>
    <w:rsid w:val="0005393A"/>
    <w:rsid w:val="00054468"/>
    <w:rsid w:val="00055187"/>
    <w:rsid w:val="0005560B"/>
    <w:rsid w:val="00055914"/>
    <w:rsid w:val="000574A7"/>
    <w:rsid w:val="00057676"/>
    <w:rsid w:val="0006013C"/>
    <w:rsid w:val="00060244"/>
    <w:rsid w:val="00061B81"/>
    <w:rsid w:val="00061F56"/>
    <w:rsid w:val="0006294A"/>
    <w:rsid w:val="00062E97"/>
    <w:rsid w:val="00063EDE"/>
    <w:rsid w:val="00063F1D"/>
    <w:rsid w:val="000654A5"/>
    <w:rsid w:val="00066334"/>
    <w:rsid w:val="00066348"/>
    <w:rsid w:val="00066E51"/>
    <w:rsid w:val="000674D9"/>
    <w:rsid w:val="00070C75"/>
    <w:rsid w:val="00071AD5"/>
    <w:rsid w:val="000746E4"/>
    <w:rsid w:val="000752E8"/>
    <w:rsid w:val="00077431"/>
    <w:rsid w:val="000777A4"/>
    <w:rsid w:val="000800EA"/>
    <w:rsid w:val="00080CF4"/>
    <w:rsid w:val="00080E0C"/>
    <w:rsid w:val="0008170C"/>
    <w:rsid w:val="00081A17"/>
    <w:rsid w:val="00082267"/>
    <w:rsid w:val="00083A36"/>
    <w:rsid w:val="000841AF"/>
    <w:rsid w:val="0008507C"/>
    <w:rsid w:val="00085A4C"/>
    <w:rsid w:val="0008654F"/>
    <w:rsid w:val="00086B9C"/>
    <w:rsid w:val="00087CDA"/>
    <w:rsid w:val="000911D4"/>
    <w:rsid w:val="00091420"/>
    <w:rsid w:val="000916A5"/>
    <w:rsid w:val="00091C61"/>
    <w:rsid w:val="0009463E"/>
    <w:rsid w:val="00094909"/>
    <w:rsid w:val="000959D5"/>
    <w:rsid w:val="000961A7"/>
    <w:rsid w:val="00096608"/>
    <w:rsid w:val="000977C6"/>
    <w:rsid w:val="000A2815"/>
    <w:rsid w:val="000A2FD5"/>
    <w:rsid w:val="000A4556"/>
    <w:rsid w:val="000A4E61"/>
    <w:rsid w:val="000A637D"/>
    <w:rsid w:val="000A648E"/>
    <w:rsid w:val="000A786F"/>
    <w:rsid w:val="000B0681"/>
    <w:rsid w:val="000B0F84"/>
    <w:rsid w:val="000B1486"/>
    <w:rsid w:val="000B1D61"/>
    <w:rsid w:val="000B272B"/>
    <w:rsid w:val="000B3113"/>
    <w:rsid w:val="000B391F"/>
    <w:rsid w:val="000B51D0"/>
    <w:rsid w:val="000B663A"/>
    <w:rsid w:val="000B6F5B"/>
    <w:rsid w:val="000C023C"/>
    <w:rsid w:val="000C0DC4"/>
    <w:rsid w:val="000C1F08"/>
    <w:rsid w:val="000C27B2"/>
    <w:rsid w:val="000C4498"/>
    <w:rsid w:val="000C536D"/>
    <w:rsid w:val="000C5408"/>
    <w:rsid w:val="000C58E5"/>
    <w:rsid w:val="000C6ADA"/>
    <w:rsid w:val="000C7D4C"/>
    <w:rsid w:val="000D0540"/>
    <w:rsid w:val="000D05A8"/>
    <w:rsid w:val="000D0BC3"/>
    <w:rsid w:val="000D1BAF"/>
    <w:rsid w:val="000D1EE5"/>
    <w:rsid w:val="000D236D"/>
    <w:rsid w:val="000D27E7"/>
    <w:rsid w:val="000D3278"/>
    <w:rsid w:val="000D4039"/>
    <w:rsid w:val="000D664D"/>
    <w:rsid w:val="000D6756"/>
    <w:rsid w:val="000D6763"/>
    <w:rsid w:val="000D68E9"/>
    <w:rsid w:val="000D6FC8"/>
    <w:rsid w:val="000D744C"/>
    <w:rsid w:val="000D753B"/>
    <w:rsid w:val="000D762C"/>
    <w:rsid w:val="000D795C"/>
    <w:rsid w:val="000E03DD"/>
    <w:rsid w:val="000E0E9A"/>
    <w:rsid w:val="000E0FAE"/>
    <w:rsid w:val="000E1EFA"/>
    <w:rsid w:val="000E2E48"/>
    <w:rsid w:val="000E357A"/>
    <w:rsid w:val="000E3C9A"/>
    <w:rsid w:val="000E3CDD"/>
    <w:rsid w:val="000E4327"/>
    <w:rsid w:val="000E44A2"/>
    <w:rsid w:val="000E44A6"/>
    <w:rsid w:val="000E4818"/>
    <w:rsid w:val="000E4F2B"/>
    <w:rsid w:val="000E60CE"/>
    <w:rsid w:val="000E6426"/>
    <w:rsid w:val="000F1173"/>
    <w:rsid w:val="000F3AFF"/>
    <w:rsid w:val="000F4C54"/>
    <w:rsid w:val="000F51DE"/>
    <w:rsid w:val="000F59BA"/>
    <w:rsid w:val="000F5CB5"/>
    <w:rsid w:val="000F5E92"/>
    <w:rsid w:val="000F7403"/>
    <w:rsid w:val="0010007B"/>
    <w:rsid w:val="001022B7"/>
    <w:rsid w:val="00102BDF"/>
    <w:rsid w:val="0010378B"/>
    <w:rsid w:val="0010453B"/>
    <w:rsid w:val="001066B3"/>
    <w:rsid w:val="00106F9B"/>
    <w:rsid w:val="001071EB"/>
    <w:rsid w:val="0011030B"/>
    <w:rsid w:val="00110402"/>
    <w:rsid w:val="00110D00"/>
    <w:rsid w:val="00111FC0"/>
    <w:rsid w:val="001120B0"/>
    <w:rsid w:val="001140D9"/>
    <w:rsid w:val="00114387"/>
    <w:rsid w:val="0011495C"/>
    <w:rsid w:val="001177E1"/>
    <w:rsid w:val="00117C6A"/>
    <w:rsid w:val="001203E2"/>
    <w:rsid w:val="001226D9"/>
    <w:rsid w:val="00123A7F"/>
    <w:rsid w:val="00123C7C"/>
    <w:rsid w:val="001249D9"/>
    <w:rsid w:val="001264E7"/>
    <w:rsid w:val="001271DB"/>
    <w:rsid w:val="00127BFC"/>
    <w:rsid w:val="00127C5B"/>
    <w:rsid w:val="0013021E"/>
    <w:rsid w:val="0013037D"/>
    <w:rsid w:val="0013066C"/>
    <w:rsid w:val="001309EC"/>
    <w:rsid w:val="0013113E"/>
    <w:rsid w:val="00131C08"/>
    <w:rsid w:val="00133ADD"/>
    <w:rsid w:val="00134581"/>
    <w:rsid w:val="00136943"/>
    <w:rsid w:val="0013755C"/>
    <w:rsid w:val="00137897"/>
    <w:rsid w:val="00137D04"/>
    <w:rsid w:val="00140637"/>
    <w:rsid w:val="00140A08"/>
    <w:rsid w:val="0014134D"/>
    <w:rsid w:val="001419BB"/>
    <w:rsid w:val="00141B33"/>
    <w:rsid w:val="00141FA5"/>
    <w:rsid w:val="001432DD"/>
    <w:rsid w:val="00143DA5"/>
    <w:rsid w:val="00144385"/>
    <w:rsid w:val="001447F0"/>
    <w:rsid w:val="00145473"/>
    <w:rsid w:val="00145BA2"/>
    <w:rsid w:val="00146460"/>
    <w:rsid w:val="001469AB"/>
    <w:rsid w:val="00150397"/>
    <w:rsid w:val="001505B7"/>
    <w:rsid w:val="00151048"/>
    <w:rsid w:val="0015149C"/>
    <w:rsid w:val="001535D3"/>
    <w:rsid w:val="00153C0D"/>
    <w:rsid w:val="00155022"/>
    <w:rsid w:val="00155BF6"/>
    <w:rsid w:val="00156F76"/>
    <w:rsid w:val="0016077F"/>
    <w:rsid w:val="00161EB8"/>
    <w:rsid w:val="0016254E"/>
    <w:rsid w:val="001629CB"/>
    <w:rsid w:val="00163F5F"/>
    <w:rsid w:val="00164854"/>
    <w:rsid w:val="00166069"/>
    <w:rsid w:val="0016664F"/>
    <w:rsid w:val="001702CF"/>
    <w:rsid w:val="00170E10"/>
    <w:rsid w:val="00171A41"/>
    <w:rsid w:val="00172632"/>
    <w:rsid w:val="001744AC"/>
    <w:rsid w:val="00174999"/>
    <w:rsid w:val="00174E43"/>
    <w:rsid w:val="001757BC"/>
    <w:rsid w:val="00175ECD"/>
    <w:rsid w:val="00177A0E"/>
    <w:rsid w:val="0018091D"/>
    <w:rsid w:val="001821C2"/>
    <w:rsid w:val="00183756"/>
    <w:rsid w:val="00183C0E"/>
    <w:rsid w:val="00183F53"/>
    <w:rsid w:val="0018462C"/>
    <w:rsid w:val="00186366"/>
    <w:rsid w:val="00187971"/>
    <w:rsid w:val="00187B46"/>
    <w:rsid w:val="00190B3E"/>
    <w:rsid w:val="00190B72"/>
    <w:rsid w:val="001917F7"/>
    <w:rsid w:val="00191D94"/>
    <w:rsid w:val="00192100"/>
    <w:rsid w:val="00192241"/>
    <w:rsid w:val="00193480"/>
    <w:rsid w:val="00193C49"/>
    <w:rsid w:val="00193E62"/>
    <w:rsid w:val="00194D7E"/>
    <w:rsid w:val="00194E41"/>
    <w:rsid w:val="00195174"/>
    <w:rsid w:val="00195686"/>
    <w:rsid w:val="001958F9"/>
    <w:rsid w:val="001962AD"/>
    <w:rsid w:val="00196606"/>
    <w:rsid w:val="00196C60"/>
    <w:rsid w:val="001A0DB2"/>
    <w:rsid w:val="001A16DE"/>
    <w:rsid w:val="001A2F50"/>
    <w:rsid w:val="001A40AB"/>
    <w:rsid w:val="001A417D"/>
    <w:rsid w:val="001A4430"/>
    <w:rsid w:val="001A4996"/>
    <w:rsid w:val="001A7C35"/>
    <w:rsid w:val="001B1122"/>
    <w:rsid w:val="001B19C5"/>
    <w:rsid w:val="001B1D65"/>
    <w:rsid w:val="001B22CA"/>
    <w:rsid w:val="001B2C7B"/>
    <w:rsid w:val="001B4B4C"/>
    <w:rsid w:val="001B55B3"/>
    <w:rsid w:val="001B6371"/>
    <w:rsid w:val="001B7126"/>
    <w:rsid w:val="001B74F1"/>
    <w:rsid w:val="001B7A3D"/>
    <w:rsid w:val="001C0E92"/>
    <w:rsid w:val="001C1A3C"/>
    <w:rsid w:val="001C2255"/>
    <w:rsid w:val="001C22B1"/>
    <w:rsid w:val="001C2B1A"/>
    <w:rsid w:val="001C2CF3"/>
    <w:rsid w:val="001C4584"/>
    <w:rsid w:val="001C4AF7"/>
    <w:rsid w:val="001C6A8B"/>
    <w:rsid w:val="001C7227"/>
    <w:rsid w:val="001C7BA2"/>
    <w:rsid w:val="001D1604"/>
    <w:rsid w:val="001D1A5E"/>
    <w:rsid w:val="001D21A5"/>
    <w:rsid w:val="001D2665"/>
    <w:rsid w:val="001D2E9B"/>
    <w:rsid w:val="001D32F9"/>
    <w:rsid w:val="001D728E"/>
    <w:rsid w:val="001E0CBC"/>
    <w:rsid w:val="001E1B68"/>
    <w:rsid w:val="001E1FAC"/>
    <w:rsid w:val="001E2999"/>
    <w:rsid w:val="001E3EBC"/>
    <w:rsid w:val="001E49BA"/>
    <w:rsid w:val="001E4DEE"/>
    <w:rsid w:val="001E510B"/>
    <w:rsid w:val="001E5F51"/>
    <w:rsid w:val="001E6AB5"/>
    <w:rsid w:val="001E6D5A"/>
    <w:rsid w:val="001E7BD9"/>
    <w:rsid w:val="001F060A"/>
    <w:rsid w:val="001F0A86"/>
    <w:rsid w:val="001F116B"/>
    <w:rsid w:val="001F19FF"/>
    <w:rsid w:val="001F1C01"/>
    <w:rsid w:val="001F2191"/>
    <w:rsid w:val="001F24F1"/>
    <w:rsid w:val="001F26B7"/>
    <w:rsid w:val="001F298E"/>
    <w:rsid w:val="001F2D40"/>
    <w:rsid w:val="001F3B68"/>
    <w:rsid w:val="001F4586"/>
    <w:rsid w:val="001F4B31"/>
    <w:rsid w:val="001F5812"/>
    <w:rsid w:val="001F5AAE"/>
    <w:rsid w:val="001F5E1C"/>
    <w:rsid w:val="001F61F9"/>
    <w:rsid w:val="001F65A6"/>
    <w:rsid w:val="001F67AD"/>
    <w:rsid w:val="001F6ADC"/>
    <w:rsid w:val="001F73CE"/>
    <w:rsid w:val="001F742E"/>
    <w:rsid w:val="002002B3"/>
    <w:rsid w:val="00201B81"/>
    <w:rsid w:val="002032E9"/>
    <w:rsid w:val="002034D1"/>
    <w:rsid w:val="00203BCF"/>
    <w:rsid w:val="0020471C"/>
    <w:rsid w:val="00205327"/>
    <w:rsid w:val="0020579E"/>
    <w:rsid w:val="00205C07"/>
    <w:rsid w:val="002072B3"/>
    <w:rsid w:val="00210F10"/>
    <w:rsid w:val="00210F8B"/>
    <w:rsid w:val="00211401"/>
    <w:rsid w:val="0021160A"/>
    <w:rsid w:val="002125E5"/>
    <w:rsid w:val="00213D14"/>
    <w:rsid w:val="0021471B"/>
    <w:rsid w:val="00214A8B"/>
    <w:rsid w:val="00214E2A"/>
    <w:rsid w:val="002162E6"/>
    <w:rsid w:val="00216375"/>
    <w:rsid w:val="00216D85"/>
    <w:rsid w:val="00217025"/>
    <w:rsid w:val="00217361"/>
    <w:rsid w:val="00217C3E"/>
    <w:rsid w:val="00224477"/>
    <w:rsid w:val="00224F2A"/>
    <w:rsid w:val="00225211"/>
    <w:rsid w:val="002259B3"/>
    <w:rsid w:val="0022600D"/>
    <w:rsid w:val="00227D7F"/>
    <w:rsid w:val="002305E3"/>
    <w:rsid w:val="00232E87"/>
    <w:rsid w:val="00233284"/>
    <w:rsid w:val="00233379"/>
    <w:rsid w:val="00233A09"/>
    <w:rsid w:val="00233B2F"/>
    <w:rsid w:val="0023431B"/>
    <w:rsid w:val="002343A0"/>
    <w:rsid w:val="00234AD8"/>
    <w:rsid w:val="0023521B"/>
    <w:rsid w:val="00236666"/>
    <w:rsid w:val="00236828"/>
    <w:rsid w:val="00236969"/>
    <w:rsid w:val="0023765B"/>
    <w:rsid w:val="0024008A"/>
    <w:rsid w:val="00240624"/>
    <w:rsid w:val="00241E70"/>
    <w:rsid w:val="00243693"/>
    <w:rsid w:val="00244DFD"/>
    <w:rsid w:val="0024504E"/>
    <w:rsid w:val="002456A8"/>
    <w:rsid w:val="002470E2"/>
    <w:rsid w:val="00247263"/>
    <w:rsid w:val="00247728"/>
    <w:rsid w:val="00247C26"/>
    <w:rsid w:val="00247C71"/>
    <w:rsid w:val="00251976"/>
    <w:rsid w:val="0025231F"/>
    <w:rsid w:val="002524F0"/>
    <w:rsid w:val="002527E6"/>
    <w:rsid w:val="00252B88"/>
    <w:rsid w:val="00253AB1"/>
    <w:rsid w:val="0025520F"/>
    <w:rsid w:val="002552A9"/>
    <w:rsid w:val="00255ACE"/>
    <w:rsid w:val="002571D6"/>
    <w:rsid w:val="002575A7"/>
    <w:rsid w:val="00257E24"/>
    <w:rsid w:val="0026011D"/>
    <w:rsid w:val="002601A5"/>
    <w:rsid w:val="0026036B"/>
    <w:rsid w:val="002613C0"/>
    <w:rsid w:val="002613F7"/>
    <w:rsid w:val="002622BA"/>
    <w:rsid w:val="00263246"/>
    <w:rsid w:val="00264B0E"/>
    <w:rsid w:val="00264C07"/>
    <w:rsid w:val="00264EC9"/>
    <w:rsid w:val="002662CA"/>
    <w:rsid w:val="002664FC"/>
    <w:rsid w:val="00266AD1"/>
    <w:rsid w:val="00266D35"/>
    <w:rsid w:val="002673B6"/>
    <w:rsid w:val="00267ACB"/>
    <w:rsid w:val="00267C9C"/>
    <w:rsid w:val="002703E3"/>
    <w:rsid w:val="0027143C"/>
    <w:rsid w:val="002735B9"/>
    <w:rsid w:val="00273E18"/>
    <w:rsid w:val="00275866"/>
    <w:rsid w:val="00275A2B"/>
    <w:rsid w:val="00275B91"/>
    <w:rsid w:val="00276A09"/>
    <w:rsid w:val="00276C94"/>
    <w:rsid w:val="00277CC1"/>
    <w:rsid w:val="00280032"/>
    <w:rsid w:val="00280CB0"/>
    <w:rsid w:val="00280F47"/>
    <w:rsid w:val="00281879"/>
    <w:rsid w:val="00281CD2"/>
    <w:rsid w:val="002834EB"/>
    <w:rsid w:val="00283911"/>
    <w:rsid w:val="002853AA"/>
    <w:rsid w:val="0028685A"/>
    <w:rsid w:val="002926C0"/>
    <w:rsid w:val="00293362"/>
    <w:rsid w:val="00295705"/>
    <w:rsid w:val="00295D74"/>
    <w:rsid w:val="00296092"/>
    <w:rsid w:val="002965E8"/>
    <w:rsid w:val="00296988"/>
    <w:rsid w:val="00297434"/>
    <w:rsid w:val="002A1A35"/>
    <w:rsid w:val="002A2727"/>
    <w:rsid w:val="002A48E5"/>
    <w:rsid w:val="002A57D8"/>
    <w:rsid w:val="002A57E2"/>
    <w:rsid w:val="002A676B"/>
    <w:rsid w:val="002A6F8A"/>
    <w:rsid w:val="002A71F3"/>
    <w:rsid w:val="002A72CB"/>
    <w:rsid w:val="002A750B"/>
    <w:rsid w:val="002A7B49"/>
    <w:rsid w:val="002B0619"/>
    <w:rsid w:val="002B08FB"/>
    <w:rsid w:val="002B09B2"/>
    <w:rsid w:val="002B173B"/>
    <w:rsid w:val="002B1900"/>
    <w:rsid w:val="002B1E86"/>
    <w:rsid w:val="002B2B31"/>
    <w:rsid w:val="002B4166"/>
    <w:rsid w:val="002B6777"/>
    <w:rsid w:val="002B745C"/>
    <w:rsid w:val="002C3653"/>
    <w:rsid w:val="002C3B49"/>
    <w:rsid w:val="002C44D5"/>
    <w:rsid w:val="002C47A1"/>
    <w:rsid w:val="002C5298"/>
    <w:rsid w:val="002C53C0"/>
    <w:rsid w:val="002C5814"/>
    <w:rsid w:val="002C6134"/>
    <w:rsid w:val="002C70B3"/>
    <w:rsid w:val="002C7F80"/>
    <w:rsid w:val="002C7FA1"/>
    <w:rsid w:val="002D05E4"/>
    <w:rsid w:val="002D11F8"/>
    <w:rsid w:val="002D15B7"/>
    <w:rsid w:val="002D288D"/>
    <w:rsid w:val="002D3176"/>
    <w:rsid w:val="002D4356"/>
    <w:rsid w:val="002D500E"/>
    <w:rsid w:val="002D5B26"/>
    <w:rsid w:val="002D6384"/>
    <w:rsid w:val="002D6614"/>
    <w:rsid w:val="002D6EE5"/>
    <w:rsid w:val="002D7291"/>
    <w:rsid w:val="002D7B68"/>
    <w:rsid w:val="002E1BEA"/>
    <w:rsid w:val="002E217D"/>
    <w:rsid w:val="002E30CC"/>
    <w:rsid w:val="002E36F9"/>
    <w:rsid w:val="002E5190"/>
    <w:rsid w:val="002E5EB7"/>
    <w:rsid w:val="002E7FF2"/>
    <w:rsid w:val="002F035B"/>
    <w:rsid w:val="002F03EF"/>
    <w:rsid w:val="002F0D40"/>
    <w:rsid w:val="002F15A7"/>
    <w:rsid w:val="002F1A8A"/>
    <w:rsid w:val="002F1B2B"/>
    <w:rsid w:val="002F23D9"/>
    <w:rsid w:val="002F2B01"/>
    <w:rsid w:val="002F2DE9"/>
    <w:rsid w:val="002F3689"/>
    <w:rsid w:val="002F396C"/>
    <w:rsid w:val="002F3E05"/>
    <w:rsid w:val="002F4346"/>
    <w:rsid w:val="002F5503"/>
    <w:rsid w:val="0030078E"/>
    <w:rsid w:val="00303A92"/>
    <w:rsid w:val="00303C76"/>
    <w:rsid w:val="00304C48"/>
    <w:rsid w:val="00305608"/>
    <w:rsid w:val="00305F80"/>
    <w:rsid w:val="0030631F"/>
    <w:rsid w:val="00312807"/>
    <w:rsid w:val="00313E05"/>
    <w:rsid w:val="00313E96"/>
    <w:rsid w:val="00314B5F"/>
    <w:rsid w:val="00314C58"/>
    <w:rsid w:val="0031550A"/>
    <w:rsid w:val="00315D84"/>
    <w:rsid w:val="00316E64"/>
    <w:rsid w:val="003179C5"/>
    <w:rsid w:val="00317FDC"/>
    <w:rsid w:val="00320775"/>
    <w:rsid w:val="00320BFB"/>
    <w:rsid w:val="00320F55"/>
    <w:rsid w:val="0032133D"/>
    <w:rsid w:val="00321668"/>
    <w:rsid w:val="00321738"/>
    <w:rsid w:val="00321A01"/>
    <w:rsid w:val="00323036"/>
    <w:rsid w:val="00323E36"/>
    <w:rsid w:val="0032459E"/>
    <w:rsid w:val="00325636"/>
    <w:rsid w:val="00327CA3"/>
    <w:rsid w:val="003302F6"/>
    <w:rsid w:val="00331CFD"/>
    <w:rsid w:val="003330AB"/>
    <w:rsid w:val="003345D6"/>
    <w:rsid w:val="00335BA1"/>
    <w:rsid w:val="0033719F"/>
    <w:rsid w:val="003376ED"/>
    <w:rsid w:val="003379D0"/>
    <w:rsid w:val="00340F59"/>
    <w:rsid w:val="0034101E"/>
    <w:rsid w:val="00343246"/>
    <w:rsid w:val="003437DD"/>
    <w:rsid w:val="00343B95"/>
    <w:rsid w:val="003445A2"/>
    <w:rsid w:val="003461A7"/>
    <w:rsid w:val="00346691"/>
    <w:rsid w:val="003479C9"/>
    <w:rsid w:val="00347DFE"/>
    <w:rsid w:val="0035079C"/>
    <w:rsid w:val="0035091A"/>
    <w:rsid w:val="00350F09"/>
    <w:rsid w:val="00351075"/>
    <w:rsid w:val="00351D42"/>
    <w:rsid w:val="00352735"/>
    <w:rsid w:val="00352910"/>
    <w:rsid w:val="0035474E"/>
    <w:rsid w:val="00354CC9"/>
    <w:rsid w:val="0035565A"/>
    <w:rsid w:val="003568FA"/>
    <w:rsid w:val="003569AF"/>
    <w:rsid w:val="0035702E"/>
    <w:rsid w:val="003604A2"/>
    <w:rsid w:val="003606C8"/>
    <w:rsid w:val="00360C71"/>
    <w:rsid w:val="00361092"/>
    <w:rsid w:val="00361EBC"/>
    <w:rsid w:val="00363715"/>
    <w:rsid w:val="003641AA"/>
    <w:rsid w:val="00366C8E"/>
    <w:rsid w:val="003678FD"/>
    <w:rsid w:val="00370749"/>
    <w:rsid w:val="00372CD4"/>
    <w:rsid w:val="0037424D"/>
    <w:rsid w:val="0037472B"/>
    <w:rsid w:val="00374A8B"/>
    <w:rsid w:val="00377EA2"/>
    <w:rsid w:val="00381072"/>
    <w:rsid w:val="00381222"/>
    <w:rsid w:val="0038183D"/>
    <w:rsid w:val="00381AED"/>
    <w:rsid w:val="00383264"/>
    <w:rsid w:val="0038384C"/>
    <w:rsid w:val="003839B8"/>
    <w:rsid w:val="00384081"/>
    <w:rsid w:val="003846E6"/>
    <w:rsid w:val="00385419"/>
    <w:rsid w:val="00385D4E"/>
    <w:rsid w:val="00386ED5"/>
    <w:rsid w:val="003870CD"/>
    <w:rsid w:val="00387D16"/>
    <w:rsid w:val="00390A7E"/>
    <w:rsid w:val="00392C36"/>
    <w:rsid w:val="00392FF9"/>
    <w:rsid w:val="00393D01"/>
    <w:rsid w:val="00393EA0"/>
    <w:rsid w:val="00394239"/>
    <w:rsid w:val="003948F0"/>
    <w:rsid w:val="0039499F"/>
    <w:rsid w:val="003A032A"/>
    <w:rsid w:val="003A20EB"/>
    <w:rsid w:val="003A2260"/>
    <w:rsid w:val="003A24D4"/>
    <w:rsid w:val="003A2B8C"/>
    <w:rsid w:val="003A378C"/>
    <w:rsid w:val="003A3895"/>
    <w:rsid w:val="003A3B27"/>
    <w:rsid w:val="003A4E18"/>
    <w:rsid w:val="003A53C2"/>
    <w:rsid w:val="003A5BCB"/>
    <w:rsid w:val="003A7337"/>
    <w:rsid w:val="003A75E3"/>
    <w:rsid w:val="003A7F18"/>
    <w:rsid w:val="003B05C2"/>
    <w:rsid w:val="003B0DC5"/>
    <w:rsid w:val="003B191F"/>
    <w:rsid w:val="003B2523"/>
    <w:rsid w:val="003B255D"/>
    <w:rsid w:val="003B4E23"/>
    <w:rsid w:val="003B55A9"/>
    <w:rsid w:val="003B65FB"/>
    <w:rsid w:val="003C2168"/>
    <w:rsid w:val="003C327C"/>
    <w:rsid w:val="003C34BC"/>
    <w:rsid w:val="003C35C4"/>
    <w:rsid w:val="003C3A9E"/>
    <w:rsid w:val="003C3FD9"/>
    <w:rsid w:val="003C50AA"/>
    <w:rsid w:val="003C59DF"/>
    <w:rsid w:val="003C795F"/>
    <w:rsid w:val="003D0235"/>
    <w:rsid w:val="003D200F"/>
    <w:rsid w:val="003D4063"/>
    <w:rsid w:val="003D44B3"/>
    <w:rsid w:val="003D4749"/>
    <w:rsid w:val="003D58CF"/>
    <w:rsid w:val="003D5DF1"/>
    <w:rsid w:val="003D5F56"/>
    <w:rsid w:val="003D5FDC"/>
    <w:rsid w:val="003D65CA"/>
    <w:rsid w:val="003D6C60"/>
    <w:rsid w:val="003D6CAA"/>
    <w:rsid w:val="003D6F4D"/>
    <w:rsid w:val="003D7FE5"/>
    <w:rsid w:val="003E1DA8"/>
    <w:rsid w:val="003E2E2D"/>
    <w:rsid w:val="003E3558"/>
    <w:rsid w:val="003E45F3"/>
    <w:rsid w:val="003E5354"/>
    <w:rsid w:val="003E5C5A"/>
    <w:rsid w:val="003E6199"/>
    <w:rsid w:val="003E6B99"/>
    <w:rsid w:val="003E6C2F"/>
    <w:rsid w:val="003E6ECA"/>
    <w:rsid w:val="003E7BE9"/>
    <w:rsid w:val="003E7EAB"/>
    <w:rsid w:val="003E7EC0"/>
    <w:rsid w:val="003F0664"/>
    <w:rsid w:val="003F0F7C"/>
    <w:rsid w:val="003F2A33"/>
    <w:rsid w:val="003F5687"/>
    <w:rsid w:val="003F6B31"/>
    <w:rsid w:val="003F7961"/>
    <w:rsid w:val="0040019C"/>
    <w:rsid w:val="00400567"/>
    <w:rsid w:val="00400609"/>
    <w:rsid w:val="004010F3"/>
    <w:rsid w:val="004026E2"/>
    <w:rsid w:val="00403778"/>
    <w:rsid w:val="004040C4"/>
    <w:rsid w:val="004042F0"/>
    <w:rsid w:val="00404C87"/>
    <w:rsid w:val="00407613"/>
    <w:rsid w:val="00407D29"/>
    <w:rsid w:val="00410793"/>
    <w:rsid w:val="00411577"/>
    <w:rsid w:val="00411A64"/>
    <w:rsid w:val="00412914"/>
    <w:rsid w:val="00413411"/>
    <w:rsid w:val="00413ED5"/>
    <w:rsid w:val="0041404E"/>
    <w:rsid w:val="00414076"/>
    <w:rsid w:val="0041571A"/>
    <w:rsid w:val="00416D67"/>
    <w:rsid w:val="0041701B"/>
    <w:rsid w:val="004221A0"/>
    <w:rsid w:val="00422744"/>
    <w:rsid w:val="00422FA5"/>
    <w:rsid w:val="00423CB7"/>
    <w:rsid w:val="00423D6A"/>
    <w:rsid w:val="0042478B"/>
    <w:rsid w:val="00424D51"/>
    <w:rsid w:val="0042537B"/>
    <w:rsid w:val="00425489"/>
    <w:rsid w:val="00425D9E"/>
    <w:rsid w:val="00425EAB"/>
    <w:rsid w:val="004263DC"/>
    <w:rsid w:val="0042726C"/>
    <w:rsid w:val="0042734C"/>
    <w:rsid w:val="0042788A"/>
    <w:rsid w:val="004302E0"/>
    <w:rsid w:val="00430BBE"/>
    <w:rsid w:val="00430E02"/>
    <w:rsid w:val="00430EE7"/>
    <w:rsid w:val="00431406"/>
    <w:rsid w:val="00431CC4"/>
    <w:rsid w:val="004325EF"/>
    <w:rsid w:val="004332A5"/>
    <w:rsid w:val="004338AB"/>
    <w:rsid w:val="004340DF"/>
    <w:rsid w:val="00434F0F"/>
    <w:rsid w:val="00436E4F"/>
    <w:rsid w:val="00436FDA"/>
    <w:rsid w:val="004405D8"/>
    <w:rsid w:val="00441EC6"/>
    <w:rsid w:val="004436BB"/>
    <w:rsid w:val="00444CD7"/>
    <w:rsid w:val="00444E11"/>
    <w:rsid w:val="004450E7"/>
    <w:rsid w:val="00445523"/>
    <w:rsid w:val="004465ED"/>
    <w:rsid w:val="00446ED6"/>
    <w:rsid w:val="00451578"/>
    <w:rsid w:val="00452B80"/>
    <w:rsid w:val="004533D2"/>
    <w:rsid w:val="004554E9"/>
    <w:rsid w:val="004558F0"/>
    <w:rsid w:val="00455E19"/>
    <w:rsid w:val="00455F5D"/>
    <w:rsid w:val="004564A3"/>
    <w:rsid w:val="00456EC3"/>
    <w:rsid w:val="004571A5"/>
    <w:rsid w:val="004572BD"/>
    <w:rsid w:val="0045774A"/>
    <w:rsid w:val="0046052E"/>
    <w:rsid w:val="00460584"/>
    <w:rsid w:val="00460D57"/>
    <w:rsid w:val="00460E2F"/>
    <w:rsid w:val="00462867"/>
    <w:rsid w:val="00462D2A"/>
    <w:rsid w:val="00463EB2"/>
    <w:rsid w:val="00465B38"/>
    <w:rsid w:val="00466215"/>
    <w:rsid w:val="004701CC"/>
    <w:rsid w:val="00470DD8"/>
    <w:rsid w:val="00471C9E"/>
    <w:rsid w:val="0047471A"/>
    <w:rsid w:val="00474942"/>
    <w:rsid w:val="00475A78"/>
    <w:rsid w:val="00476815"/>
    <w:rsid w:val="0047795F"/>
    <w:rsid w:val="00477D34"/>
    <w:rsid w:val="00477D6B"/>
    <w:rsid w:val="0048025C"/>
    <w:rsid w:val="004808FC"/>
    <w:rsid w:val="0048179C"/>
    <w:rsid w:val="004818EC"/>
    <w:rsid w:val="00482B0C"/>
    <w:rsid w:val="00482EBC"/>
    <w:rsid w:val="00484631"/>
    <w:rsid w:val="00484BB6"/>
    <w:rsid w:val="0048744F"/>
    <w:rsid w:val="00487B69"/>
    <w:rsid w:val="00490A2A"/>
    <w:rsid w:val="00490C19"/>
    <w:rsid w:val="004916B2"/>
    <w:rsid w:val="004920E8"/>
    <w:rsid w:val="00492A33"/>
    <w:rsid w:val="004936CD"/>
    <w:rsid w:val="004936E3"/>
    <w:rsid w:val="00493A9D"/>
    <w:rsid w:val="004943E0"/>
    <w:rsid w:val="004945B4"/>
    <w:rsid w:val="004947F9"/>
    <w:rsid w:val="00495EAC"/>
    <w:rsid w:val="00495FEF"/>
    <w:rsid w:val="0049693E"/>
    <w:rsid w:val="00497507"/>
    <w:rsid w:val="004975EE"/>
    <w:rsid w:val="004A015C"/>
    <w:rsid w:val="004A0ECE"/>
    <w:rsid w:val="004A12EC"/>
    <w:rsid w:val="004A2059"/>
    <w:rsid w:val="004A26E8"/>
    <w:rsid w:val="004A3CF0"/>
    <w:rsid w:val="004A3E19"/>
    <w:rsid w:val="004A3F12"/>
    <w:rsid w:val="004A4445"/>
    <w:rsid w:val="004A5169"/>
    <w:rsid w:val="004A5E80"/>
    <w:rsid w:val="004A770F"/>
    <w:rsid w:val="004A7855"/>
    <w:rsid w:val="004B0EF0"/>
    <w:rsid w:val="004B1B10"/>
    <w:rsid w:val="004B48F8"/>
    <w:rsid w:val="004B4CF6"/>
    <w:rsid w:val="004B54CB"/>
    <w:rsid w:val="004B59DE"/>
    <w:rsid w:val="004B5CB3"/>
    <w:rsid w:val="004B737C"/>
    <w:rsid w:val="004B740C"/>
    <w:rsid w:val="004B7706"/>
    <w:rsid w:val="004B7853"/>
    <w:rsid w:val="004B7DF5"/>
    <w:rsid w:val="004C0934"/>
    <w:rsid w:val="004C1026"/>
    <w:rsid w:val="004C2F40"/>
    <w:rsid w:val="004C5E2B"/>
    <w:rsid w:val="004C6F9D"/>
    <w:rsid w:val="004C75B5"/>
    <w:rsid w:val="004C7D2C"/>
    <w:rsid w:val="004D06DF"/>
    <w:rsid w:val="004D0809"/>
    <w:rsid w:val="004D2056"/>
    <w:rsid w:val="004D20D3"/>
    <w:rsid w:val="004D20E2"/>
    <w:rsid w:val="004D297B"/>
    <w:rsid w:val="004D3A8F"/>
    <w:rsid w:val="004D44C8"/>
    <w:rsid w:val="004D53AD"/>
    <w:rsid w:val="004D58BD"/>
    <w:rsid w:val="004D61E5"/>
    <w:rsid w:val="004D623C"/>
    <w:rsid w:val="004D6A87"/>
    <w:rsid w:val="004E028B"/>
    <w:rsid w:val="004E0E1D"/>
    <w:rsid w:val="004E2A8E"/>
    <w:rsid w:val="004E2EC9"/>
    <w:rsid w:val="004E3154"/>
    <w:rsid w:val="004E4730"/>
    <w:rsid w:val="004E5DC6"/>
    <w:rsid w:val="004E6171"/>
    <w:rsid w:val="004E7639"/>
    <w:rsid w:val="004E7D56"/>
    <w:rsid w:val="004F0114"/>
    <w:rsid w:val="004F11C3"/>
    <w:rsid w:val="004F13C4"/>
    <w:rsid w:val="004F15AD"/>
    <w:rsid w:val="004F1981"/>
    <w:rsid w:val="004F269C"/>
    <w:rsid w:val="004F3364"/>
    <w:rsid w:val="004F656B"/>
    <w:rsid w:val="004F65F3"/>
    <w:rsid w:val="004F6AB1"/>
    <w:rsid w:val="00500164"/>
    <w:rsid w:val="00504642"/>
    <w:rsid w:val="0050494B"/>
    <w:rsid w:val="00504B9B"/>
    <w:rsid w:val="00505153"/>
    <w:rsid w:val="00506273"/>
    <w:rsid w:val="00506388"/>
    <w:rsid w:val="00510728"/>
    <w:rsid w:val="0051085F"/>
    <w:rsid w:val="00510875"/>
    <w:rsid w:val="005110CD"/>
    <w:rsid w:val="00512556"/>
    <w:rsid w:val="00512F68"/>
    <w:rsid w:val="00513838"/>
    <w:rsid w:val="0051385E"/>
    <w:rsid w:val="00513A9B"/>
    <w:rsid w:val="00516033"/>
    <w:rsid w:val="005163E7"/>
    <w:rsid w:val="00516DB1"/>
    <w:rsid w:val="00516FF7"/>
    <w:rsid w:val="0051780D"/>
    <w:rsid w:val="00520B2D"/>
    <w:rsid w:val="00521E85"/>
    <w:rsid w:val="00522A5B"/>
    <w:rsid w:val="00523507"/>
    <w:rsid w:val="00524594"/>
    <w:rsid w:val="00524861"/>
    <w:rsid w:val="00524F08"/>
    <w:rsid w:val="0052665E"/>
    <w:rsid w:val="005320DD"/>
    <w:rsid w:val="00532579"/>
    <w:rsid w:val="0053349E"/>
    <w:rsid w:val="005334E9"/>
    <w:rsid w:val="0053525D"/>
    <w:rsid w:val="00535FAB"/>
    <w:rsid w:val="00535FC3"/>
    <w:rsid w:val="005403FB"/>
    <w:rsid w:val="00540A85"/>
    <w:rsid w:val="00541167"/>
    <w:rsid w:val="00541407"/>
    <w:rsid w:val="00541A15"/>
    <w:rsid w:val="005430AD"/>
    <w:rsid w:val="00543DBB"/>
    <w:rsid w:val="0054411D"/>
    <w:rsid w:val="005442CB"/>
    <w:rsid w:val="005472B3"/>
    <w:rsid w:val="00547706"/>
    <w:rsid w:val="00550139"/>
    <w:rsid w:val="0055014F"/>
    <w:rsid w:val="0055137F"/>
    <w:rsid w:val="00552459"/>
    <w:rsid w:val="00552EE8"/>
    <w:rsid w:val="00553131"/>
    <w:rsid w:val="00553D04"/>
    <w:rsid w:val="00554636"/>
    <w:rsid w:val="0055585C"/>
    <w:rsid w:val="00555C1B"/>
    <w:rsid w:val="005565E5"/>
    <w:rsid w:val="005614F9"/>
    <w:rsid w:val="00562B65"/>
    <w:rsid w:val="00565627"/>
    <w:rsid w:val="0056591F"/>
    <w:rsid w:val="00566ECE"/>
    <w:rsid w:val="00567887"/>
    <w:rsid w:val="00570841"/>
    <w:rsid w:val="00570B7C"/>
    <w:rsid w:val="00571BD6"/>
    <w:rsid w:val="0057203F"/>
    <w:rsid w:val="00572993"/>
    <w:rsid w:val="00572CAF"/>
    <w:rsid w:val="005731F8"/>
    <w:rsid w:val="0057352D"/>
    <w:rsid w:val="0057391D"/>
    <w:rsid w:val="00573949"/>
    <w:rsid w:val="00573E11"/>
    <w:rsid w:val="00576F0D"/>
    <w:rsid w:val="00576F37"/>
    <w:rsid w:val="00577270"/>
    <w:rsid w:val="005810CA"/>
    <w:rsid w:val="0058173D"/>
    <w:rsid w:val="00581C64"/>
    <w:rsid w:val="00582D97"/>
    <w:rsid w:val="005838F9"/>
    <w:rsid w:val="005849EA"/>
    <w:rsid w:val="00585661"/>
    <w:rsid w:val="0058766E"/>
    <w:rsid w:val="00587CC6"/>
    <w:rsid w:val="00590B6F"/>
    <w:rsid w:val="005910AC"/>
    <w:rsid w:val="00592669"/>
    <w:rsid w:val="005932E4"/>
    <w:rsid w:val="005947FE"/>
    <w:rsid w:val="00594EEF"/>
    <w:rsid w:val="005959AA"/>
    <w:rsid w:val="00596251"/>
    <w:rsid w:val="00596F4C"/>
    <w:rsid w:val="00597DFE"/>
    <w:rsid w:val="005A0229"/>
    <w:rsid w:val="005A1A43"/>
    <w:rsid w:val="005A1C20"/>
    <w:rsid w:val="005A329D"/>
    <w:rsid w:val="005A39F8"/>
    <w:rsid w:val="005A3D5A"/>
    <w:rsid w:val="005A432C"/>
    <w:rsid w:val="005A4657"/>
    <w:rsid w:val="005A4C83"/>
    <w:rsid w:val="005A5A32"/>
    <w:rsid w:val="005A5BE6"/>
    <w:rsid w:val="005B05F3"/>
    <w:rsid w:val="005B095E"/>
    <w:rsid w:val="005B1C99"/>
    <w:rsid w:val="005B3105"/>
    <w:rsid w:val="005B5085"/>
    <w:rsid w:val="005B6668"/>
    <w:rsid w:val="005C1064"/>
    <w:rsid w:val="005C134F"/>
    <w:rsid w:val="005C17AB"/>
    <w:rsid w:val="005C1FC2"/>
    <w:rsid w:val="005C219A"/>
    <w:rsid w:val="005C26EB"/>
    <w:rsid w:val="005C39C5"/>
    <w:rsid w:val="005C49A1"/>
    <w:rsid w:val="005C4C4C"/>
    <w:rsid w:val="005C4F5C"/>
    <w:rsid w:val="005C534C"/>
    <w:rsid w:val="005C573C"/>
    <w:rsid w:val="005C58AA"/>
    <w:rsid w:val="005C5A82"/>
    <w:rsid w:val="005C6964"/>
    <w:rsid w:val="005C6D7A"/>
    <w:rsid w:val="005C7843"/>
    <w:rsid w:val="005D011A"/>
    <w:rsid w:val="005D04CE"/>
    <w:rsid w:val="005D06BF"/>
    <w:rsid w:val="005D0E7B"/>
    <w:rsid w:val="005D0EBD"/>
    <w:rsid w:val="005D28DD"/>
    <w:rsid w:val="005D2AE1"/>
    <w:rsid w:val="005D2FF4"/>
    <w:rsid w:val="005D52B5"/>
    <w:rsid w:val="005D663C"/>
    <w:rsid w:val="005D71C2"/>
    <w:rsid w:val="005D76D6"/>
    <w:rsid w:val="005E0496"/>
    <w:rsid w:val="005E3CEF"/>
    <w:rsid w:val="005E3EB8"/>
    <w:rsid w:val="005E4909"/>
    <w:rsid w:val="005E5A48"/>
    <w:rsid w:val="005E5AB8"/>
    <w:rsid w:val="005E6BB0"/>
    <w:rsid w:val="005E7A46"/>
    <w:rsid w:val="005F2223"/>
    <w:rsid w:val="005F3CDB"/>
    <w:rsid w:val="005F54D6"/>
    <w:rsid w:val="005F71ED"/>
    <w:rsid w:val="005F7C7E"/>
    <w:rsid w:val="006002AA"/>
    <w:rsid w:val="006003AA"/>
    <w:rsid w:val="00600D6A"/>
    <w:rsid w:val="00600F9B"/>
    <w:rsid w:val="00601120"/>
    <w:rsid w:val="00601BA6"/>
    <w:rsid w:val="00602B80"/>
    <w:rsid w:val="00603CAC"/>
    <w:rsid w:val="006049AA"/>
    <w:rsid w:val="00604D95"/>
    <w:rsid w:val="006063B1"/>
    <w:rsid w:val="006104AC"/>
    <w:rsid w:val="006112EE"/>
    <w:rsid w:val="00611E72"/>
    <w:rsid w:val="00612853"/>
    <w:rsid w:val="006134AF"/>
    <w:rsid w:val="006142E0"/>
    <w:rsid w:val="00614321"/>
    <w:rsid w:val="00614405"/>
    <w:rsid w:val="00614743"/>
    <w:rsid w:val="00614D06"/>
    <w:rsid w:val="006156B2"/>
    <w:rsid w:val="00620F1B"/>
    <w:rsid w:val="00621937"/>
    <w:rsid w:val="00621B26"/>
    <w:rsid w:val="00622D1B"/>
    <w:rsid w:val="00622EDC"/>
    <w:rsid w:val="00624919"/>
    <w:rsid w:val="00624CB9"/>
    <w:rsid w:val="00625F4B"/>
    <w:rsid w:val="00626D05"/>
    <w:rsid w:val="006308D2"/>
    <w:rsid w:val="00631067"/>
    <w:rsid w:val="0063128C"/>
    <w:rsid w:val="00631B52"/>
    <w:rsid w:val="006334BC"/>
    <w:rsid w:val="00633F35"/>
    <w:rsid w:val="00635041"/>
    <w:rsid w:val="0063566C"/>
    <w:rsid w:val="00636669"/>
    <w:rsid w:val="006367AC"/>
    <w:rsid w:val="006369B4"/>
    <w:rsid w:val="00636CF7"/>
    <w:rsid w:val="00637F5F"/>
    <w:rsid w:val="0064033F"/>
    <w:rsid w:val="006403EF"/>
    <w:rsid w:val="006413DB"/>
    <w:rsid w:val="0064143C"/>
    <w:rsid w:val="006416CD"/>
    <w:rsid w:val="0064188F"/>
    <w:rsid w:val="00641A17"/>
    <w:rsid w:val="00642865"/>
    <w:rsid w:val="00642BAF"/>
    <w:rsid w:val="0064335D"/>
    <w:rsid w:val="0064530A"/>
    <w:rsid w:val="00645959"/>
    <w:rsid w:val="00646542"/>
    <w:rsid w:val="00646DB6"/>
    <w:rsid w:val="00647899"/>
    <w:rsid w:val="00651C6F"/>
    <w:rsid w:val="00651CE3"/>
    <w:rsid w:val="0065249C"/>
    <w:rsid w:val="00652991"/>
    <w:rsid w:val="00653553"/>
    <w:rsid w:val="00654220"/>
    <w:rsid w:val="00654C1F"/>
    <w:rsid w:val="006555B6"/>
    <w:rsid w:val="00660023"/>
    <w:rsid w:val="006605DB"/>
    <w:rsid w:val="006608B3"/>
    <w:rsid w:val="00660FA1"/>
    <w:rsid w:val="00661CAB"/>
    <w:rsid w:val="006625AD"/>
    <w:rsid w:val="0066299B"/>
    <w:rsid w:val="00662EE1"/>
    <w:rsid w:val="00663188"/>
    <w:rsid w:val="006644BF"/>
    <w:rsid w:val="0066464A"/>
    <w:rsid w:val="00664D14"/>
    <w:rsid w:val="00665457"/>
    <w:rsid w:val="0066608B"/>
    <w:rsid w:val="00666240"/>
    <w:rsid w:val="00667404"/>
    <w:rsid w:val="006674AF"/>
    <w:rsid w:val="00667793"/>
    <w:rsid w:val="00667D68"/>
    <w:rsid w:val="00670157"/>
    <w:rsid w:val="00670BC7"/>
    <w:rsid w:val="00672A8E"/>
    <w:rsid w:val="00673E62"/>
    <w:rsid w:val="00674528"/>
    <w:rsid w:val="00675432"/>
    <w:rsid w:val="006757AA"/>
    <w:rsid w:val="00676784"/>
    <w:rsid w:val="00676994"/>
    <w:rsid w:val="00680812"/>
    <w:rsid w:val="00681198"/>
    <w:rsid w:val="00682E5F"/>
    <w:rsid w:val="0068370D"/>
    <w:rsid w:val="00684A0A"/>
    <w:rsid w:val="00685266"/>
    <w:rsid w:val="006853A5"/>
    <w:rsid w:val="00685DB6"/>
    <w:rsid w:val="00685F43"/>
    <w:rsid w:val="00687A24"/>
    <w:rsid w:val="006907F7"/>
    <w:rsid w:val="00691245"/>
    <w:rsid w:val="0069170F"/>
    <w:rsid w:val="00692A0D"/>
    <w:rsid w:val="0069387B"/>
    <w:rsid w:val="00694CB2"/>
    <w:rsid w:val="006950D7"/>
    <w:rsid w:val="006951BC"/>
    <w:rsid w:val="00695C8F"/>
    <w:rsid w:val="00696475"/>
    <w:rsid w:val="00697751"/>
    <w:rsid w:val="006A2628"/>
    <w:rsid w:val="006A3394"/>
    <w:rsid w:val="006A52FB"/>
    <w:rsid w:val="006A626F"/>
    <w:rsid w:val="006A6FA2"/>
    <w:rsid w:val="006A710B"/>
    <w:rsid w:val="006A7D1A"/>
    <w:rsid w:val="006A7E37"/>
    <w:rsid w:val="006A7F03"/>
    <w:rsid w:val="006B016B"/>
    <w:rsid w:val="006B03BE"/>
    <w:rsid w:val="006B0CE2"/>
    <w:rsid w:val="006B13FE"/>
    <w:rsid w:val="006B14D4"/>
    <w:rsid w:val="006B2154"/>
    <w:rsid w:val="006B5621"/>
    <w:rsid w:val="006C01A3"/>
    <w:rsid w:val="006C0BE4"/>
    <w:rsid w:val="006C128F"/>
    <w:rsid w:val="006C1A2E"/>
    <w:rsid w:val="006C1B6C"/>
    <w:rsid w:val="006C25B1"/>
    <w:rsid w:val="006C3B3F"/>
    <w:rsid w:val="006C3F20"/>
    <w:rsid w:val="006C4524"/>
    <w:rsid w:val="006C60D2"/>
    <w:rsid w:val="006C728D"/>
    <w:rsid w:val="006D007F"/>
    <w:rsid w:val="006D0218"/>
    <w:rsid w:val="006D0ABF"/>
    <w:rsid w:val="006D1DDE"/>
    <w:rsid w:val="006D1E65"/>
    <w:rsid w:val="006D2326"/>
    <w:rsid w:val="006D33D7"/>
    <w:rsid w:val="006D508C"/>
    <w:rsid w:val="006D588C"/>
    <w:rsid w:val="006D5F47"/>
    <w:rsid w:val="006E03DA"/>
    <w:rsid w:val="006E05D6"/>
    <w:rsid w:val="006E316A"/>
    <w:rsid w:val="006E3616"/>
    <w:rsid w:val="006E3835"/>
    <w:rsid w:val="006E3AD2"/>
    <w:rsid w:val="006E3B03"/>
    <w:rsid w:val="006E41EB"/>
    <w:rsid w:val="006E707F"/>
    <w:rsid w:val="006F226F"/>
    <w:rsid w:val="006F24E4"/>
    <w:rsid w:val="006F27EE"/>
    <w:rsid w:val="006F2DAE"/>
    <w:rsid w:val="006F4442"/>
    <w:rsid w:val="006F44B7"/>
    <w:rsid w:val="006F489A"/>
    <w:rsid w:val="006F4D6D"/>
    <w:rsid w:val="006F5A71"/>
    <w:rsid w:val="006F7687"/>
    <w:rsid w:val="006F774E"/>
    <w:rsid w:val="00700D87"/>
    <w:rsid w:val="00701D82"/>
    <w:rsid w:val="00701F69"/>
    <w:rsid w:val="00703AE4"/>
    <w:rsid w:val="00703E6C"/>
    <w:rsid w:val="00704662"/>
    <w:rsid w:val="00704C8B"/>
    <w:rsid w:val="00706001"/>
    <w:rsid w:val="00706229"/>
    <w:rsid w:val="0071099B"/>
    <w:rsid w:val="00710D1B"/>
    <w:rsid w:val="00711463"/>
    <w:rsid w:val="00711621"/>
    <w:rsid w:val="00712DE7"/>
    <w:rsid w:val="00713033"/>
    <w:rsid w:val="00713B83"/>
    <w:rsid w:val="00714F61"/>
    <w:rsid w:val="00715752"/>
    <w:rsid w:val="00717206"/>
    <w:rsid w:val="0071765B"/>
    <w:rsid w:val="007179AD"/>
    <w:rsid w:val="007206A7"/>
    <w:rsid w:val="00720D68"/>
    <w:rsid w:val="007212E4"/>
    <w:rsid w:val="00721397"/>
    <w:rsid w:val="00721712"/>
    <w:rsid w:val="00721DE9"/>
    <w:rsid w:val="007222CF"/>
    <w:rsid w:val="007227F8"/>
    <w:rsid w:val="00723FA4"/>
    <w:rsid w:val="00725B2F"/>
    <w:rsid w:val="007260EB"/>
    <w:rsid w:val="00731D1E"/>
    <w:rsid w:val="0073264E"/>
    <w:rsid w:val="00732A11"/>
    <w:rsid w:val="00732A6B"/>
    <w:rsid w:val="00732F50"/>
    <w:rsid w:val="0073343C"/>
    <w:rsid w:val="0073360D"/>
    <w:rsid w:val="00733A0F"/>
    <w:rsid w:val="00733BCA"/>
    <w:rsid w:val="0073566E"/>
    <w:rsid w:val="00735918"/>
    <w:rsid w:val="007359DE"/>
    <w:rsid w:val="00735ADF"/>
    <w:rsid w:val="007363EC"/>
    <w:rsid w:val="007370F0"/>
    <w:rsid w:val="00737448"/>
    <w:rsid w:val="00740012"/>
    <w:rsid w:val="00740764"/>
    <w:rsid w:val="00741576"/>
    <w:rsid w:val="007428DE"/>
    <w:rsid w:val="00743D4A"/>
    <w:rsid w:val="00744534"/>
    <w:rsid w:val="00745FAE"/>
    <w:rsid w:val="00746AF7"/>
    <w:rsid w:val="00746B0E"/>
    <w:rsid w:val="00746F89"/>
    <w:rsid w:val="00747604"/>
    <w:rsid w:val="007502CF"/>
    <w:rsid w:val="007508BA"/>
    <w:rsid w:val="007509F1"/>
    <w:rsid w:val="007511C1"/>
    <w:rsid w:val="0075137B"/>
    <w:rsid w:val="00751B73"/>
    <w:rsid w:val="00751C88"/>
    <w:rsid w:val="00751F5F"/>
    <w:rsid w:val="00752717"/>
    <w:rsid w:val="00752A6B"/>
    <w:rsid w:val="00752FC1"/>
    <w:rsid w:val="007536C2"/>
    <w:rsid w:val="00753BE6"/>
    <w:rsid w:val="00753C00"/>
    <w:rsid w:val="00755069"/>
    <w:rsid w:val="00755B3C"/>
    <w:rsid w:val="00756C98"/>
    <w:rsid w:val="0075778E"/>
    <w:rsid w:val="00760730"/>
    <w:rsid w:val="0076080C"/>
    <w:rsid w:val="00762A69"/>
    <w:rsid w:val="00762C83"/>
    <w:rsid w:val="00764DD6"/>
    <w:rsid w:val="00765A21"/>
    <w:rsid w:val="00766314"/>
    <w:rsid w:val="00766975"/>
    <w:rsid w:val="00767600"/>
    <w:rsid w:val="00770292"/>
    <w:rsid w:val="0077066C"/>
    <w:rsid w:val="0077104B"/>
    <w:rsid w:val="007716E8"/>
    <w:rsid w:val="00771BD0"/>
    <w:rsid w:val="007723BC"/>
    <w:rsid w:val="007726D1"/>
    <w:rsid w:val="00772CFC"/>
    <w:rsid w:val="00773027"/>
    <w:rsid w:val="007741CF"/>
    <w:rsid w:val="00774B97"/>
    <w:rsid w:val="007752E6"/>
    <w:rsid w:val="007806CB"/>
    <w:rsid w:val="007815F3"/>
    <w:rsid w:val="007818D9"/>
    <w:rsid w:val="00781B35"/>
    <w:rsid w:val="00782068"/>
    <w:rsid w:val="00782EDD"/>
    <w:rsid w:val="007847A5"/>
    <w:rsid w:val="00785BF4"/>
    <w:rsid w:val="007865E1"/>
    <w:rsid w:val="0078718A"/>
    <w:rsid w:val="007873B8"/>
    <w:rsid w:val="007918B7"/>
    <w:rsid w:val="0079190B"/>
    <w:rsid w:val="00792115"/>
    <w:rsid w:val="007924A0"/>
    <w:rsid w:val="007924BE"/>
    <w:rsid w:val="00792835"/>
    <w:rsid w:val="007932CE"/>
    <w:rsid w:val="00793A88"/>
    <w:rsid w:val="00794438"/>
    <w:rsid w:val="00794A0D"/>
    <w:rsid w:val="00795EC3"/>
    <w:rsid w:val="00797313"/>
    <w:rsid w:val="00797450"/>
    <w:rsid w:val="00797466"/>
    <w:rsid w:val="007A0874"/>
    <w:rsid w:val="007A0AAC"/>
    <w:rsid w:val="007A0C99"/>
    <w:rsid w:val="007A0E13"/>
    <w:rsid w:val="007A13C1"/>
    <w:rsid w:val="007A3B20"/>
    <w:rsid w:val="007A4ADB"/>
    <w:rsid w:val="007A54FA"/>
    <w:rsid w:val="007A561B"/>
    <w:rsid w:val="007A6536"/>
    <w:rsid w:val="007A65A8"/>
    <w:rsid w:val="007A664C"/>
    <w:rsid w:val="007A78DE"/>
    <w:rsid w:val="007B0E8A"/>
    <w:rsid w:val="007B1ACB"/>
    <w:rsid w:val="007B2B77"/>
    <w:rsid w:val="007B2C96"/>
    <w:rsid w:val="007B2EDE"/>
    <w:rsid w:val="007B3A79"/>
    <w:rsid w:val="007B3E82"/>
    <w:rsid w:val="007B6186"/>
    <w:rsid w:val="007B6F9B"/>
    <w:rsid w:val="007B72E5"/>
    <w:rsid w:val="007C06ED"/>
    <w:rsid w:val="007C1273"/>
    <w:rsid w:val="007C1317"/>
    <w:rsid w:val="007C2B6A"/>
    <w:rsid w:val="007C391C"/>
    <w:rsid w:val="007C4393"/>
    <w:rsid w:val="007C63F8"/>
    <w:rsid w:val="007C6DB0"/>
    <w:rsid w:val="007C6DC1"/>
    <w:rsid w:val="007C7852"/>
    <w:rsid w:val="007D0C00"/>
    <w:rsid w:val="007D2724"/>
    <w:rsid w:val="007D2B83"/>
    <w:rsid w:val="007D2C8E"/>
    <w:rsid w:val="007D2E75"/>
    <w:rsid w:val="007D4081"/>
    <w:rsid w:val="007D40B0"/>
    <w:rsid w:val="007D4215"/>
    <w:rsid w:val="007D4D09"/>
    <w:rsid w:val="007D53D7"/>
    <w:rsid w:val="007D62C1"/>
    <w:rsid w:val="007D66DE"/>
    <w:rsid w:val="007D6952"/>
    <w:rsid w:val="007D6AA4"/>
    <w:rsid w:val="007D6CBF"/>
    <w:rsid w:val="007D7479"/>
    <w:rsid w:val="007E066B"/>
    <w:rsid w:val="007E2E34"/>
    <w:rsid w:val="007E4027"/>
    <w:rsid w:val="007E4C4F"/>
    <w:rsid w:val="007E57D9"/>
    <w:rsid w:val="007E5D50"/>
    <w:rsid w:val="007E679F"/>
    <w:rsid w:val="007E72A3"/>
    <w:rsid w:val="007F17F7"/>
    <w:rsid w:val="007F2678"/>
    <w:rsid w:val="007F2742"/>
    <w:rsid w:val="007F36F1"/>
    <w:rsid w:val="007F4544"/>
    <w:rsid w:val="007F7912"/>
    <w:rsid w:val="007F7D2C"/>
    <w:rsid w:val="008000F0"/>
    <w:rsid w:val="00801CB0"/>
    <w:rsid w:val="00801F5F"/>
    <w:rsid w:val="008020C7"/>
    <w:rsid w:val="00802269"/>
    <w:rsid w:val="008022D8"/>
    <w:rsid w:val="008025B6"/>
    <w:rsid w:val="00802B63"/>
    <w:rsid w:val="00805134"/>
    <w:rsid w:val="00807612"/>
    <w:rsid w:val="00807B56"/>
    <w:rsid w:val="00807EE9"/>
    <w:rsid w:val="00810E77"/>
    <w:rsid w:val="0081445D"/>
    <w:rsid w:val="0081476C"/>
    <w:rsid w:val="0081495B"/>
    <w:rsid w:val="0081524F"/>
    <w:rsid w:val="00815924"/>
    <w:rsid w:val="0081646F"/>
    <w:rsid w:val="008172AF"/>
    <w:rsid w:val="00817C7B"/>
    <w:rsid w:val="008203AF"/>
    <w:rsid w:val="008207B5"/>
    <w:rsid w:val="00820B6B"/>
    <w:rsid w:val="008212F0"/>
    <w:rsid w:val="00821719"/>
    <w:rsid w:val="00821912"/>
    <w:rsid w:val="00822231"/>
    <w:rsid w:val="00825120"/>
    <w:rsid w:val="00825585"/>
    <w:rsid w:val="00825787"/>
    <w:rsid w:val="00826B71"/>
    <w:rsid w:val="0082736D"/>
    <w:rsid w:val="00827CD6"/>
    <w:rsid w:val="00827F33"/>
    <w:rsid w:val="00830EEC"/>
    <w:rsid w:val="00832402"/>
    <w:rsid w:val="00832C46"/>
    <w:rsid w:val="008341E5"/>
    <w:rsid w:val="008346B8"/>
    <w:rsid w:val="00836A8B"/>
    <w:rsid w:val="00837B9C"/>
    <w:rsid w:val="008400E9"/>
    <w:rsid w:val="008405B5"/>
    <w:rsid w:val="0084095D"/>
    <w:rsid w:val="00841460"/>
    <w:rsid w:val="008418E0"/>
    <w:rsid w:val="00842F99"/>
    <w:rsid w:val="00844509"/>
    <w:rsid w:val="0084458B"/>
    <w:rsid w:val="00844D29"/>
    <w:rsid w:val="00845170"/>
    <w:rsid w:val="00845B7E"/>
    <w:rsid w:val="008468CE"/>
    <w:rsid w:val="00846FAD"/>
    <w:rsid w:val="00847BE0"/>
    <w:rsid w:val="00847D28"/>
    <w:rsid w:val="00850007"/>
    <w:rsid w:val="0085047B"/>
    <w:rsid w:val="00852A46"/>
    <w:rsid w:val="00852D23"/>
    <w:rsid w:val="00852EB0"/>
    <w:rsid w:val="00852EEF"/>
    <w:rsid w:val="00853F15"/>
    <w:rsid w:val="0085448A"/>
    <w:rsid w:val="00855781"/>
    <w:rsid w:val="00856182"/>
    <w:rsid w:val="00857C6A"/>
    <w:rsid w:val="0086002F"/>
    <w:rsid w:val="00860B07"/>
    <w:rsid w:val="00861332"/>
    <w:rsid w:val="00861DF2"/>
    <w:rsid w:val="0086224C"/>
    <w:rsid w:val="00862C38"/>
    <w:rsid w:val="00863C15"/>
    <w:rsid w:val="00863CAE"/>
    <w:rsid w:val="008643F3"/>
    <w:rsid w:val="00864AC2"/>
    <w:rsid w:val="00865C3A"/>
    <w:rsid w:val="0086675A"/>
    <w:rsid w:val="00867EA9"/>
    <w:rsid w:val="00870B5F"/>
    <w:rsid w:val="0087169F"/>
    <w:rsid w:val="0087212A"/>
    <w:rsid w:val="00872322"/>
    <w:rsid w:val="008724DD"/>
    <w:rsid w:val="008725B3"/>
    <w:rsid w:val="00872E6C"/>
    <w:rsid w:val="008734F5"/>
    <w:rsid w:val="00873598"/>
    <w:rsid w:val="008739E1"/>
    <w:rsid w:val="00874ABC"/>
    <w:rsid w:val="00875006"/>
    <w:rsid w:val="008768EF"/>
    <w:rsid w:val="00876937"/>
    <w:rsid w:val="00877714"/>
    <w:rsid w:val="00880C3C"/>
    <w:rsid w:val="00880D73"/>
    <w:rsid w:val="008823E1"/>
    <w:rsid w:val="00882E76"/>
    <w:rsid w:val="00883928"/>
    <w:rsid w:val="00883BD0"/>
    <w:rsid w:val="00884BEF"/>
    <w:rsid w:val="00885E4B"/>
    <w:rsid w:val="00887B5A"/>
    <w:rsid w:val="00890257"/>
    <w:rsid w:val="0089125A"/>
    <w:rsid w:val="008924D3"/>
    <w:rsid w:val="00892CC1"/>
    <w:rsid w:val="00893EBF"/>
    <w:rsid w:val="00893F32"/>
    <w:rsid w:val="0089736F"/>
    <w:rsid w:val="008A0DD0"/>
    <w:rsid w:val="008A1125"/>
    <w:rsid w:val="008A1624"/>
    <w:rsid w:val="008A1D00"/>
    <w:rsid w:val="008A23D6"/>
    <w:rsid w:val="008A285F"/>
    <w:rsid w:val="008A32FD"/>
    <w:rsid w:val="008A360E"/>
    <w:rsid w:val="008A3993"/>
    <w:rsid w:val="008A46F9"/>
    <w:rsid w:val="008A56E1"/>
    <w:rsid w:val="008A598A"/>
    <w:rsid w:val="008A63D6"/>
    <w:rsid w:val="008A6855"/>
    <w:rsid w:val="008A7BD2"/>
    <w:rsid w:val="008B0FE8"/>
    <w:rsid w:val="008B1DA2"/>
    <w:rsid w:val="008B2113"/>
    <w:rsid w:val="008B3458"/>
    <w:rsid w:val="008B39DA"/>
    <w:rsid w:val="008B485C"/>
    <w:rsid w:val="008B4BD2"/>
    <w:rsid w:val="008B6512"/>
    <w:rsid w:val="008B6918"/>
    <w:rsid w:val="008B6B12"/>
    <w:rsid w:val="008B725B"/>
    <w:rsid w:val="008B7572"/>
    <w:rsid w:val="008C0430"/>
    <w:rsid w:val="008C16A8"/>
    <w:rsid w:val="008C16AC"/>
    <w:rsid w:val="008C442D"/>
    <w:rsid w:val="008C47E5"/>
    <w:rsid w:val="008C4C76"/>
    <w:rsid w:val="008C6501"/>
    <w:rsid w:val="008D0431"/>
    <w:rsid w:val="008D0B13"/>
    <w:rsid w:val="008D0DCA"/>
    <w:rsid w:val="008D0F64"/>
    <w:rsid w:val="008D1809"/>
    <w:rsid w:val="008D1D99"/>
    <w:rsid w:val="008D2670"/>
    <w:rsid w:val="008D5935"/>
    <w:rsid w:val="008D5ACF"/>
    <w:rsid w:val="008D7A18"/>
    <w:rsid w:val="008D7A92"/>
    <w:rsid w:val="008D7FBD"/>
    <w:rsid w:val="008E0725"/>
    <w:rsid w:val="008E0C07"/>
    <w:rsid w:val="008E12B4"/>
    <w:rsid w:val="008E294A"/>
    <w:rsid w:val="008E4F5F"/>
    <w:rsid w:val="008E525C"/>
    <w:rsid w:val="008E5AA6"/>
    <w:rsid w:val="008E6476"/>
    <w:rsid w:val="008E69C6"/>
    <w:rsid w:val="008E7458"/>
    <w:rsid w:val="008E7E80"/>
    <w:rsid w:val="008F0C31"/>
    <w:rsid w:val="008F185E"/>
    <w:rsid w:val="008F1B49"/>
    <w:rsid w:val="008F1C91"/>
    <w:rsid w:val="008F3FC1"/>
    <w:rsid w:val="008F461B"/>
    <w:rsid w:val="008F524B"/>
    <w:rsid w:val="008F526F"/>
    <w:rsid w:val="008F5595"/>
    <w:rsid w:val="008F5782"/>
    <w:rsid w:val="008F5AD6"/>
    <w:rsid w:val="0090019A"/>
    <w:rsid w:val="009011AE"/>
    <w:rsid w:val="00903325"/>
    <w:rsid w:val="00903348"/>
    <w:rsid w:val="009036B2"/>
    <w:rsid w:val="0090434C"/>
    <w:rsid w:val="00904BFA"/>
    <w:rsid w:val="00904E61"/>
    <w:rsid w:val="0090606F"/>
    <w:rsid w:val="00906776"/>
    <w:rsid w:val="00906D87"/>
    <w:rsid w:val="009102C8"/>
    <w:rsid w:val="00913A55"/>
    <w:rsid w:val="00913D01"/>
    <w:rsid w:val="0091444D"/>
    <w:rsid w:val="0091590A"/>
    <w:rsid w:val="00916BB5"/>
    <w:rsid w:val="00916DE5"/>
    <w:rsid w:val="00916E70"/>
    <w:rsid w:val="00917511"/>
    <w:rsid w:val="00920DB9"/>
    <w:rsid w:val="0092171C"/>
    <w:rsid w:val="009218EA"/>
    <w:rsid w:val="00923BB2"/>
    <w:rsid w:val="00924248"/>
    <w:rsid w:val="00924BBE"/>
    <w:rsid w:val="00927A5F"/>
    <w:rsid w:val="00930FD2"/>
    <w:rsid w:val="0093183A"/>
    <w:rsid w:val="0093297A"/>
    <w:rsid w:val="009329E7"/>
    <w:rsid w:val="00932A3C"/>
    <w:rsid w:val="0094060F"/>
    <w:rsid w:val="0094073C"/>
    <w:rsid w:val="00941756"/>
    <w:rsid w:val="009424DA"/>
    <w:rsid w:val="0094268F"/>
    <w:rsid w:val="00942DF9"/>
    <w:rsid w:val="009508EA"/>
    <w:rsid w:val="00950F60"/>
    <w:rsid w:val="00953CD7"/>
    <w:rsid w:val="00953DBC"/>
    <w:rsid w:val="00954613"/>
    <w:rsid w:val="00955732"/>
    <w:rsid w:val="0095791C"/>
    <w:rsid w:val="00961A72"/>
    <w:rsid w:val="00961A79"/>
    <w:rsid w:val="00961FD2"/>
    <w:rsid w:val="009627AE"/>
    <w:rsid w:val="0096331A"/>
    <w:rsid w:val="00963363"/>
    <w:rsid w:val="0096345B"/>
    <w:rsid w:val="00963C10"/>
    <w:rsid w:val="0096495C"/>
    <w:rsid w:val="009649BD"/>
    <w:rsid w:val="00965DFB"/>
    <w:rsid w:val="009666AC"/>
    <w:rsid w:val="00967C6B"/>
    <w:rsid w:val="00970210"/>
    <w:rsid w:val="0097029D"/>
    <w:rsid w:val="00971E51"/>
    <w:rsid w:val="009720F9"/>
    <w:rsid w:val="00972225"/>
    <w:rsid w:val="00972F57"/>
    <w:rsid w:val="009732D5"/>
    <w:rsid w:val="00973DF7"/>
    <w:rsid w:val="0097442A"/>
    <w:rsid w:val="00974778"/>
    <w:rsid w:val="00974B40"/>
    <w:rsid w:val="0097582E"/>
    <w:rsid w:val="00976308"/>
    <w:rsid w:val="00976634"/>
    <w:rsid w:val="00976E83"/>
    <w:rsid w:val="00976F84"/>
    <w:rsid w:val="00977F4A"/>
    <w:rsid w:val="00980106"/>
    <w:rsid w:val="00980351"/>
    <w:rsid w:val="00980380"/>
    <w:rsid w:val="0098136C"/>
    <w:rsid w:val="00981BA9"/>
    <w:rsid w:val="00982450"/>
    <w:rsid w:val="00982A5E"/>
    <w:rsid w:val="009833C6"/>
    <w:rsid w:val="0098619E"/>
    <w:rsid w:val="00986397"/>
    <w:rsid w:val="00986716"/>
    <w:rsid w:val="009869F1"/>
    <w:rsid w:val="00986D29"/>
    <w:rsid w:val="00986E0F"/>
    <w:rsid w:val="00987BCC"/>
    <w:rsid w:val="00990E7C"/>
    <w:rsid w:val="00991D9E"/>
    <w:rsid w:val="00992917"/>
    <w:rsid w:val="00992BC9"/>
    <w:rsid w:val="00992BDA"/>
    <w:rsid w:val="00992CDC"/>
    <w:rsid w:val="0099374C"/>
    <w:rsid w:val="00993F44"/>
    <w:rsid w:val="00995BA8"/>
    <w:rsid w:val="009961C8"/>
    <w:rsid w:val="00997DAA"/>
    <w:rsid w:val="00997F19"/>
    <w:rsid w:val="009A0D64"/>
    <w:rsid w:val="009A155D"/>
    <w:rsid w:val="009A170F"/>
    <w:rsid w:val="009A3C2D"/>
    <w:rsid w:val="009A41AD"/>
    <w:rsid w:val="009A483E"/>
    <w:rsid w:val="009A498F"/>
    <w:rsid w:val="009A4EF7"/>
    <w:rsid w:val="009A7007"/>
    <w:rsid w:val="009A7643"/>
    <w:rsid w:val="009A7B50"/>
    <w:rsid w:val="009B102D"/>
    <w:rsid w:val="009B11B6"/>
    <w:rsid w:val="009B1218"/>
    <w:rsid w:val="009B20E9"/>
    <w:rsid w:val="009B22B1"/>
    <w:rsid w:val="009B2C2C"/>
    <w:rsid w:val="009B35CC"/>
    <w:rsid w:val="009B370F"/>
    <w:rsid w:val="009B4935"/>
    <w:rsid w:val="009B496C"/>
    <w:rsid w:val="009B5DB9"/>
    <w:rsid w:val="009B63EA"/>
    <w:rsid w:val="009B7C67"/>
    <w:rsid w:val="009C0836"/>
    <w:rsid w:val="009C090B"/>
    <w:rsid w:val="009C103E"/>
    <w:rsid w:val="009C330A"/>
    <w:rsid w:val="009C335C"/>
    <w:rsid w:val="009C336B"/>
    <w:rsid w:val="009C4274"/>
    <w:rsid w:val="009C4301"/>
    <w:rsid w:val="009C4328"/>
    <w:rsid w:val="009C67F3"/>
    <w:rsid w:val="009C6F9E"/>
    <w:rsid w:val="009C75D4"/>
    <w:rsid w:val="009C75E3"/>
    <w:rsid w:val="009C7E9E"/>
    <w:rsid w:val="009D1051"/>
    <w:rsid w:val="009D1ADD"/>
    <w:rsid w:val="009D1B6A"/>
    <w:rsid w:val="009D2108"/>
    <w:rsid w:val="009D2C87"/>
    <w:rsid w:val="009D310E"/>
    <w:rsid w:val="009D4C1B"/>
    <w:rsid w:val="009D4D98"/>
    <w:rsid w:val="009D51D9"/>
    <w:rsid w:val="009D55F1"/>
    <w:rsid w:val="009D73FA"/>
    <w:rsid w:val="009D7985"/>
    <w:rsid w:val="009E00A9"/>
    <w:rsid w:val="009E0E7E"/>
    <w:rsid w:val="009E1AE7"/>
    <w:rsid w:val="009E1E79"/>
    <w:rsid w:val="009E26E4"/>
    <w:rsid w:val="009E309A"/>
    <w:rsid w:val="009E40B0"/>
    <w:rsid w:val="009E4CEB"/>
    <w:rsid w:val="009E512C"/>
    <w:rsid w:val="009E58E0"/>
    <w:rsid w:val="009E5CEE"/>
    <w:rsid w:val="009E5D45"/>
    <w:rsid w:val="009E6D43"/>
    <w:rsid w:val="009E6F9D"/>
    <w:rsid w:val="009E7062"/>
    <w:rsid w:val="009E7D70"/>
    <w:rsid w:val="009F0E14"/>
    <w:rsid w:val="009F0E63"/>
    <w:rsid w:val="009F1178"/>
    <w:rsid w:val="009F13A8"/>
    <w:rsid w:val="009F1A7A"/>
    <w:rsid w:val="009F25F9"/>
    <w:rsid w:val="009F2A84"/>
    <w:rsid w:val="009F2C9B"/>
    <w:rsid w:val="009F3AE5"/>
    <w:rsid w:val="009F5585"/>
    <w:rsid w:val="00A0143D"/>
    <w:rsid w:val="00A01533"/>
    <w:rsid w:val="00A01A8F"/>
    <w:rsid w:val="00A0257C"/>
    <w:rsid w:val="00A02DAF"/>
    <w:rsid w:val="00A033AC"/>
    <w:rsid w:val="00A0393E"/>
    <w:rsid w:val="00A0413E"/>
    <w:rsid w:val="00A0558D"/>
    <w:rsid w:val="00A06F8A"/>
    <w:rsid w:val="00A0716F"/>
    <w:rsid w:val="00A11041"/>
    <w:rsid w:val="00A11D42"/>
    <w:rsid w:val="00A144EE"/>
    <w:rsid w:val="00A148A0"/>
    <w:rsid w:val="00A16832"/>
    <w:rsid w:val="00A16DFF"/>
    <w:rsid w:val="00A172DC"/>
    <w:rsid w:val="00A17C5C"/>
    <w:rsid w:val="00A20453"/>
    <w:rsid w:val="00A2069F"/>
    <w:rsid w:val="00A2094B"/>
    <w:rsid w:val="00A2247F"/>
    <w:rsid w:val="00A22D6C"/>
    <w:rsid w:val="00A2332B"/>
    <w:rsid w:val="00A23592"/>
    <w:rsid w:val="00A24BDC"/>
    <w:rsid w:val="00A24BE3"/>
    <w:rsid w:val="00A24FF5"/>
    <w:rsid w:val="00A2618C"/>
    <w:rsid w:val="00A278C6"/>
    <w:rsid w:val="00A27C1C"/>
    <w:rsid w:val="00A27DD4"/>
    <w:rsid w:val="00A27EEA"/>
    <w:rsid w:val="00A30C3F"/>
    <w:rsid w:val="00A32427"/>
    <w:rsid w:val="00A336A4"/>
    <w:rsid w:val="00A33802"/>
    <w:rsid w:val="00A34B62"/>
    <w:rsid w:val="00A35683"/>
    <w:rsid w:val="00A36879"/>
    <w:rsid w:val="00A36CDD"/>
    <w:rsid w:val="00A376A3"/>
    <w:rsid w:val="00A40CA9"/>
    <w:rsid w:val="00A424D3"/>
    <w:rsid w:val="00A4338A"/>
    <w:rsid w:val="00A4418D"/>
    <w:rsid w:val="00A44F8B"/>
    <w:rsid w:val="00A45F42"/>
    <w:rsid w:val="00A473C1"/>
    <w:rsid w:val="00A508EB"/>
    <w:rsid w:val="00A50A2E"/>
    <w:rsid w:val="00A50D3A"/>
    <w:rsid w:val="00A50FB5"/>
    <w:rsid w:val="00A5132A"/>
    <w:rsid w:val="00A5156A"/>
    <w:rsid w:val="00A51BBA"/>
    <w:rsid w:val="00A52AF4"/>
    <w:rsid w:val="00A54DE9"/>
    <w:rsid w:val="00A56B9C"/>
    <w:rsid w:val="00A573EE"/>
    <w:rsid w:val="00A60279"/>
    <w:rsid w:val="00A603F2"/>
    <w:rsid w:val="00A60E9E"/>
    <w:rsid w:val="00A61C2A"/>
    <w:rsid w:val="00A62EB2"/>
    <w:rsid w:val="00A63D8A"/>
    <w:rsid w:val="00A64638"/>
    <w:rsid w:val="00A65213"/>
    <w:rsid w:val="00A652A2"/>
    <w:rsid w:val="00A6554C"/>
    <w:rsid w:val="00A65679"/>
    <w:rsid w:val="00A66229"/>
    <w:rsid w:val="00A70B25"/>
    <w:rsid w:val="00A7234C"/>
    <w:rsid w:val="00A72453"/>
    <w:rsid w:val="00A73029"/>
    <w:rsid w:val="00A73E53"/>
    <w:rsid w:val="00A74BB0"/>
    <w:rsid w:val="00A75004"/>
    <w:rsid w:val="00A77628"/>
    <w:rsid w:val="00A77C20"/>
    <w:rsid w:val="00A77D24"/>
    <w:rsid w:val="00A80217"/>
    <w:rsid w:val="00A80301"/>
    <w:rsid w:val="00A81B2E"/>
    <w:rsid w:val="00A83102"/>
    <w:rsid w:val="00A83605"/>
    <w:rsid w:val="00A83A69"/>
    <w:rsid w:val="00A84918"/>
    <w:rsid w:val="00A8735C"/>
    <w:rsid w:val="00A874C5"/>
    <w:rsid w:val="00A8771D"/>
    <w:rsid w:val="00A87963"/>
    <w:rsid w:val="00A87A34"/>
    <w:rsid w:val="00A90033"/>
    <w:rsid w:val="00A90EFA"/>
    <w:rsid w:val="00A9127E"/>
    <w:rsid w:val="00A91D04"/>
    <w:rsid w:val="00A92482"/>
    <w:rsid w:val="00A9265B"/>
    <w:rsid w:val="00A93686"/>
    <w:rsid w:val="00A93FD1"/>
    <w:rsid w:val="00A97024"/>
    <w:rsid w:val="00A97056"/>
    <w:rsid w:val="00A97D9C"/>
    <w:rsid w:val="00AA08A4"/>
    <w:rsid w:val="00AA1BA6"/>
    <w:rsid w:val="00AA22EC"/>
    <w:rsid w:val="00AA30CB"/>
    <w:rsid w:val="00AA339C"/>
    <w:rsid w:val="00AA41CF"/>
    <w:rsid w:val="00AA4E87"/>
    <w:rsid w:val="00AA54B1"/>
    <w:rsid w:val="00AA56FE"/>
    <w:rsid w:val="00AA62EF"/>
    <w:rsid w:val="00AA6ECE"/>
    <w:rsid w:val="00AB1088"/>
    <w:rsid w:val="00AB2147"/>
    <w:rsid w:val="00AB3CEC"/>
    <w:rsid w:val="00AB3E34"/>
    <w:rsid w:val="00AB3F12"/>
    <w:rsid w:val="00AB43DA"/>
    <w:rsid w:val="00AB4ADD"/>
    <w:rsid w:val="00AB505D"/>
    <w:rsid w:val="00AB569A"/>
    <w:rsid w:val="00AB5AF5"/>
    <w:rsid w:val="00AB60C2"/>
    <w:rsid w:val="00AB6B6F"/>
    <w:rsid w:val="00AB6F0D"/>
    <w:rsid w:val="00AB7124"/>
    <w:rsid w:val="00AB7ACE"/>
    <w:rsid w:val="00AC1640"/>
    <w:rsid w:val="00AC1D8A"/>
    <w:rsid w:val="00AC2B85"/>
    <w:rsid w:val="00AC3310"/>
    <w:rsid w:val="00AC3771"/>
    <w:rsid w:val="00AC3C84"/>
    <w:rsid w:val="00AC48F2"/>
    <w:rsid w:val="00AC4EC5"/>
    <w:rsid w:val="00AC5094"/>
    <w:rsid w:val="00AC51CA"/>
    <w:rsid w:val="00AC6422"/>
    <w:rsid w:val="00AC68BA"/>
    <w:rsid w:val="00AC74BD"/>
    <w:rsid w:val="00AD02E8"/>
    <w:rsid w:val="00AD03B5"/>
    <w:rsid w:val="00AD09E3"/>
    <w:rsid w:val="00AD17F7"/>
    <w:rsid w:val="00AD1C58"/>
    <w:rsid w:val="00AD250F"/>
    <w:rsid w:val="00AD30E4"/>
    <w:rsid w:val="00AD47FF"/>
    <w:rsid w:val="00AD62E7"/>
    <w:rsid w:val="00AD6511"/>
    <w:rsid w:val="00AD7B82"/>
    <w:rsid w:val="00AE1EB8"/>
    <w:rsid w:val="00AE4D33"/>
    <w:rsid w:val="00AE705C"/>
    <w:rsid w:val="00AE728B"/>
    <w:rsid w:val="00AE798E"/>
    <w:rsid w:val="00AE7A97"/>
    <w:rsid w:val="00AF0535"/>
    <w:rsid w:val="00AF16A0"/>
    <w:rsid w:val="00AF203C"/>
    <w:rsid w:val="00AF2479"/>
    <w:rsid w:val="00AF2D09"/>
    <w:rsid w:val="00AF5E31"/>
    <w:rsid w:val="00AF7A60"/>
    <w:rsid w:val="00B0003B"/>
    <w:rsid w:val="00B01D44"/>
    <w:rsid w:val="00B02881"/>
    <w:rsid w:val="00B03257"/>
    <w:rsid w:val="00B03E3D"/>
    <w:rsid w:val="00B056F2"/>
    <w:rsid w:val="00B061D9"/>
    <w:rsid w:val="00B06567"/>
    <w:rsid w:val="00B06E8C"/>
    <w:rsid w:val="00B0772F"/>
    <w:rsid w:val="00B110C9"/>
    <w:rsid w:val="00B117FE"/>
    <w:rsid w:val="00B1185B"/>
    <w:rsid w:val="00B11DE3"/>
    <w:rsid w:val="00B122C9"/>
    <w:rsid w:val="00B1378D"/>
    <w:rsid w:val="00B14D7B"/>
    <w:rsid w:val="00B15454"/>
    <w:rsid w:val="00B1550C"/>
    <w:rsid w:val="00B156F5"/>
    <w:rsid w:val="00B15DF3"/>
    <w:rsid w:val="00B15F55"/>
    <w:rsid w:val="00B1645F"/>
    <w:rsid w:val="00B1694E"/>
    <w:rsid w:val="00B175E3"/>
    <w:rsid w:val="00B2036D"/>
    <w:rsid w:val="00B20CED"/>
    <w:rsid w:val="00B217CE"/>
    <w:rsid w:val="00B2189B"/>
    <w:rsid w:val="00B21D6A"/>
    <w:rsid w:val="00B22036"/>
    <w:rsid w:val="00B22666"/>
    <w:rsid w:val="00B236AD"/>
    <w:rsid w:val="00B23B9E"/>
    <w:rsid w:val="00B23E98"/>
    <w:rsid w:val="00B2542F"/>
    <w:rsid w:val="00B262BF"/>
    <w:rsid w:val="00B27731"/>
    <w:rsid w:val="00B31764"/>
    <w:rsid w:val="00B31A3C"/>
    <w:rsid w:val="00B31B71"/>
    <w:rsid w:val="00B328FF"/>
    <w:rsid w:val="00B33752"/>
    <w:rsid w:val="00B33F17"/>
    <w:rsid w:val="00B3475B"/>
    <w:rsid w:val="00B34A70"/>
    <w:rsid w:val="00B3541E"/>
    <w:rsid w:val="00B360F6"/>
    <w:rsid w:val="00B37765"/>
    <w:rsid w:val="00B37A2E"/>
    <w:rsid w:val="00B40491"/>
    <w:rsid w:val="00B4110F"/>
    <w:rsid w:val="00B414BB"/>
    <w:rsid w:val="00B4202C"/>
    <w:rsid w:val="00B42436"/>
    <w:rsid w:val="00B4270E"/>
    <w:rsid w:val="00B429BF"/>
    <w:rsid w:val="00B42E8D"/>
    <w:rsid w:val="00B43ECD"/>
    <w:rsid w:val="00B44BB1"/>
    <w:rsid w:val="00B44CC2"/>
    <w:rsid w:val="00B452AC"/>
    <w:rsid w:val="00B46245"/>
    <w:rsid w:val="00B463CD"/>
    <w:rsid w:val="00B4798C"/>
    <w:rsid w:val="00B47FF8"/>
    <w:rsid w:val="00B51F6F"/>
    <w:rsid w:val="00B52402"/>
    <w:rsid w:val="00B5266C"/>
    <w:rsid w:val="00B526C6"/>
    <w:rsid w:val="00B533A9"/>
    <w:rsid w:val="00B538F2"/>
    <w:rsid w:val="00B53E84"/>
    <w:rsid w:val="00B54E2E"/>
    <w:rsid w:val="00B5585E"/>
    <w:rsid w:val="00B56449"/>
    <w:rsid w:val="00B57A4D"/>
    <w:rsid w:val="00B57AA6"/>
    <w:rsid w:val="00B57E00"/>
    <w:rsid w:val="00B60122"/>
    <w:rsid w:val="00B603F9"/>
    <w:rsid w:val="00B60D83"/>
    <w:rsid w:val="00B60E3A"/>
    <w:rsid w:val="00B61DD0"/>
    <w:rsid w:val="00B62850"/>
    <w:rsid w:val="00B6429B"/>
    <w:rsid w:val="00B64751"/>
    <w:rsid w:val="00B64E3D"/>
    <w:rsid w:val="00B650C3"/>
    <w:rsid w:val="00B70BA4"/>
    <w:rsid w:val="00B7173C"/>
    <w:rsid w:val="00B71FFC"/>
    <w:rsid w:val="00B72BCC"/>
    <w:rsid w:val="00B73323"/>
    <w:rsid w:val="00B7367C"/>
    <w:rsid w:val="00B73D31"/>
    <w:rsid w:val="00B748D9"/>
    <w:rsid w:val="00B74BC0"/>
    <w:rsid w:val="00B74E5C"/>
    <w:rsid w:val="00B76A3C"/>
    <w:rsid w:val="00B76BD3"/>
    <w:rsid w:val="00B77449"/>
    <w:rsid w:val="00B779FD"/>
    <w:rsid w:val="00B80022"/>
    <w:rsid w:val="00B81BD3"/>
    <w:rsid w:val="00B82323"/>
    <w:rsid w:val="00B8344C"/>
    <w:rsid w:val="00B840AE"/>
    <w:rsid w:val="00B8418A"/>
    <w:rsid w:val="00B84D5D"/>
    <w:rsid w:val="00B84F9B"/>
    <w:rsid w:val="00B855B8"/>
    <w:rsid w:val="00B86329"/>
    <w:rsid w:val="00B8676A"/>
    <w:rsid w:val="00B8733F"/>
    <w:rsid w:val="00B93BA2"/>
    <w:rsid w:val="00B944ED"/>
    <w:rsid w:val="00B9664F"/>
    <w:rsid w:val="00B9770F"/>
    <w:rsid w:val="00B97D67"/>
    <w:rsid w:val="00BA087F"/>
    <w:rsid w:val="00BA10C6"/>
    <w:rsid w:val="00BA273C"/>
    <w:rsid w:val="00BA287C"/>
    <w:rsid w:val="00BA3387"/>
    <w:rsid w:val="00BA36D1"/>
    <w:rsid w:val="00BA4C18"/>
    <w:rsid w:val="00BA5EFC"/>
    <w:rsid w:val="00BA6FE2"/>
    <w:rsid w:val="00BA7BA2"/>
    <w:rsid w:val="00BB20D8"/>
    <w:rsid w:val="00BB24E2"/>
    <w:rsid w:val="00BB3926"/>
    <w:rsid w:val="00BB523F"/>
    <w:rsid w:val="00BB53E3"/>
    <w:rsid w:val="00BB6651"/>
    <w:rsid w:val="00BB6CA9"/>
    <w:rsid w:val="00BB7191"/>
    <w:rsid w:val="00BB75B6"/>
    <w:rsid w:val="00BB7DBA"/>
    <w:rsid w:val="00BC1069"/>
    <w:rsid w:val="00BC1A85"/>
    <w:rsid w:val="00BC22ED"/>
    <w:rsid w:val="00BC4D46"/>
    <w:rsid w:val="00BC4FEA"/>
    <w:rsid w:val="00BC6875"/>
    <w:rsid w:val="00BC7D21"/>
    <w:rsid w:val="00BC7D99"/>
    <w:rsid w:val="00BD05F3"/>
    <w:rsid w:val="00BD2EE8"/>
    <w:rsid w:val="00BD3460"/>
    <w:rsid w:val="00BD372F"/>
    <w:rsid w:val="00BD49FF"/>
    <w:rsid w:val="00BD4C6B"/>
    <w:rsid w:val="00BD511B"/>
    <w:rsid w:val="00BD53A4"/>
    <w:rsid w:val="00BD5A71"/>
    <w:rsid w:val="00BD5FEA"/>
    <w:rsid w:val="00BE01AF"/>
    <w:rsid w:val="00BE0206"/>
    <w:rsid w:val="00BE0754"/>
    <w:rsid w:val="00BE0CFB"/>
    <w:rsid w:val="00BE10B7"/>
    <w:rsid w:val="00BE1457"/>
    <w:rsid w:val="00BE1AF6"/>
    <w:rsid w:val="00BE21B5"/>
    <w:rsid w:val="00BE2C7A"/>
    <w:rsid w:val="00BE3DE5"/>
    <w:rsid w:val="00BE40F9"/>
    <w:rsid w:val="00BE4703"/>
    <w:rsid w:val="00BE4A95"/>
    <w:rsid w:val="00BE5AB8"/>
    <w:rsid w:val="00BE64E6"/>
    <w:rsid w:val="00BE6690"/>
    <w:rsid w:val="00BE7CFD"/>
    <w:rsid w:val="00BE7E06"/>
    <w:rsid w:val="00BF0E60"/>
    <w:rsid w:val="00BF15DA"/>
    <w:rsid w:val="00BF39F9"/>
    <w:rsid w:val="00BF48A2"/>
    <w:rsid w:val="00BF63DB"/>
    <w:rsid w:val="00BF6BE0"/>
    <w:rsid w:val="00BF6D04"/>
    <w:rsid w:val="00C00110"/>
    <w:rsid w:val="00C00F35"/>
    <w:rsid w:val="00C0288B"/>
    <w:rsid w:val="00C03FEF"/>
    <w:rsid w:val="00C04C04"/>
    <w:rsid w:val="00C0654F"/>
    <w:rsid w:val="00C0698C"/>
    <w:rsid w:val="00C06B04"/>
    <w:rsid w:val="00C06D59"/>
    <w:rsid w:val="00C0722A"/>
    <w:rsid w:val="00C07491"/>
    <w:rsid w:val="00C07950"/>
    <w:rsid w:val="00C07D7F"/>
    <w:rsid w:val="00C10928"/>
    <w:rsid w:val="00C1116B"/>
    <w:rsid w:val="00C114CC"/>
    <w:rsid w:val="00C1201C"/>
    <w:rsid w:val="00C1232A"/>
    <w:rsid w:val="00C1308A"/>
    <w:rsid w:val="00C13D59"/>
    <w:rsid w:val="00C150E9"/>
    <w:rsid w:val="00C1570C"/>
    <w:rsid w:val="00C16394"/>
    <w:rsid w:val="00C206A3"/>
    <w:rsid w:val="00C21C75"/>
    <w:rsid w:val="00C2213D"/>
    <w:rsid w:val="00C226F6"/>
    <w:rsid w:val="00C22D8F"/>
    <w:rsid w:val="00C23124"/>
    <w:rsid w:val="00C2325B"/>
    <w:rsid w:val="00C233B5"/>
    <w:rsid w:val="00C23699"/>
    <w:rsid w:val="00C23C98"/>
    <w:rsid w:val="00C23DA4"/>
    <w:rsid w:val="00C24632"/>
    <w:rsid w:val="00C2512B"/>
    <w:rsid w:val="00C25298"/>
    <w:rsid w:val="00C25612"/>
    <w:rsid w:val="00C257B0"/>
    <w:rsid w:val="00C276EF"/>
    <w:rsid w:val="00C30079"/>
    <w:rsid w:val="00C30E8D"/>
    <w:rsid w:val="00C30F48"/>
    <w:rsid w:val="00C31A48"/>
    <w:rsid w:val="00C31E55"/>
    <w:rsid w:val="00C33273"/>
    <w:rsid w:val="00C34B06"/>
    <w:rsid w:val="00C34B5A"/>
    <w:rsid w:val="00C3586B"/>
    <w:rsid w:val="00C35CF7"/>
    <w:rsid w:val="00C36066"/>
    <w:rsid w:val="00C3631C"/>
    <w:rsid w:val="00C37040"/>
    <w:rsid w:val="00C373F4"/>
    <w:rsid w:val="00C40000"/>
    <w:rsid w:val="00C40A97"/>
    <w:rsid w:val="00C40C63"/>
    <w:rsid w:val="00C40F06"/>
    <w:rsid w:val="00C411A8"/>
    <w:rsid w:val="00C414E3"/>
    <w:rsid w:val="00C42181"/>
    <w:rsid w:val="00C4403B"/>
    <w:rsid w:val="00C4462A"/>
    <w:rsid w:val="00C44D54"/>
    <w:rsid w:val="00C46234"/>
    <w:rsid w:val="00C46624"/>
    <w:rsid w:val="00C4711C"/>
    <w:rsid w:val="00C471B5"/>
    <w:rsid w:val="00C514DC"/>
    <w:rsid w:val="00C51834"/>
    <w:rsid w:val="00C5319F"/>
    <w:rsid w:val="00C55054"/>
    <w:rsid w:val="00C553F3"/>
    <w:rsid w:val="00C564FB"/>
    <w:rsid w:val="00C5746D"/>
    <w:rsid w:val="00C57C7F"/>
    <w:rsid w:val="00C61843"/>
    <w:rsid w:val="00C621BC"/>
    <w:rsid w:val="00C62428"/>
    <w:rsid w:val="00C6247F"/>
    <w:rsid w:val="00C6352C"/>
    <w:rsid w:val="00C63D8E"/>
    <w:rsid w:val="00C63E82"/>
    <w:rsid w:val="00C64140"/>
    <w:rsid w:val="00C6535F"/>
    <w:rsid w:val="00C65722"/>
    <w:rsid w:val="00C66BD2"/>
    <w:rsid w:val="00C674E4"/>
    <w:rsid w:val="00C678A0"/>
    <w:rsid w:val="00C67B0D"/>
    <w:rsid w:val="00C67F6A"/>
    <w:rsid w:val="00C7075C"/>
    <w:rsid w:val="00C70782"/>
    <w:rsid w:val="00C70EA5"/>
    <w:rsid w:val="00C72465"/>
    <w:rsid w:val="00C7274C"/>
    <w:rsid w:val="00C72829"/>
    <w:rsid w:val="00C738EB"/>
    <w:rsid w:val="00C73DB8"/>
    <w:rsid w:val="00C75896"/>
    <w:rsid w:val="00C75D86"/>
    <w:rsid w:val="00C76026"/>
    <w:rsid w:val="00C770E3"/>
    <w:rsid w:val="00C77181"/>
    <w:rsid w:val="00C77606"/>
    <w:rsid w:val="00C80220"/>
    <w:rsid w:val="00C80282"/>
    <w:rsid w:val="00C8049B"/>
    <w:rsid w:val="00C8129C"/>
    <w:rsid w:val="00C82814"/>
    <w:rsid w:val="00C85096"/>
    <w:rsid w:val="00C8538F"/>
    <w:rsid w:val="00C869D7"/>
    <w:rsid w:val="00C86B2B"/>
    <w:rsid w:val="00C900A5"/>
    <w:rsid w:val="00C9014A"/>
    <w:rsid w:val="00C90E45"/>
    <w:rsid w:val="00C9257C"/>
    <w:rsid w:val="00C92AD3"/>
    <w:rsid w:val="00C93BC3"/>
    <w:rsid w:val="00C93D91"/>
    <w:rsid w:val="00C94256"/>
    <w:rsid w:val="00C95938"/>
    <w:rsid w:val="00CA0AD6"/>
    <w:rsid w:val="00CA2AC5"/>
    <w:rsid w:val="00CA302A"/>
    <w:rsid w:val="00CA33F3"/>
    <w:rsid w:val="00CA423B"/>
    <w:rsid w:val="00CA44FC"/>
    <w:rsid w:val="00CA5650"/>
    <w:rsid w:val="00CA58AE"/>
    <w:rsid w:val="00CA5B79"/>
    <w:rsid w:val="00CA6111"/>
    <w:rsid w:val="00CA61E0"/>
    <w:rsid w:val="00CA655B"/>
    <w:rsid w:val="00CA713B"/>
    <w:rsid w:val="00CA7907"/>
    <w:rsid w:val="00CA7F00"/>
    <w:rsid w:val="00CB01B8"/>
    <w:rsid w:val="00CB03A0"/>
    <w:rsid w:val="00CB061F"/>
    <w:rsid w:val="00CB0D25"/>
    <w:rsid w:val="00CB0E5A"/>
    <w:rsid w:val="00CB1937"/>
    <w:rsid w:val="00CB1E1F"/>
    <w:rsid w:val="00CB2333"/>
    <w:rsid w:val="00CB318E"/>
    <w:rsid w:val="00CB33B2"/>
    <w:rsid w:val="00CB4445"/>
    <w:rsid w:val="00CB5C77"/>
    <w:rsid w:val="00CB6EDF"/>
    <w:rsid w:val="00CB7A70"/>
    <w:rsid w:val="00CC0D25"/>
    <w:rsid w:val="00CC18F1"/>
    <w:rsid w:val="00CC25AE"/>
    <w:rsid w:val="00CC2623"/>
    <w:rsid w:val="00CC27ED"/>
    <w:rsid w:val="00CC377F"/>
    <w:rsid w:val="00CC3FF5"/>
    <w:rsid w:val="00CC46F5"/>
    <w:rsid w:val="00CC4D78"/>
    <w:rsid w:val="00CC66D8"/>
    <w:rsid w:val="00CC73E8"/>
    <w:rsid w:val="00CD010D"/>
    <w:rsid w:val="00CD02AC"/>
    <w:rsid w:val="00CD05F9"/>
    <w:rsid w:val="00CD0F45"/>
    <w:rsid w:val="00CD15EC"/>
    <w:rsid w:val="00CD189B"/>
    <w:rsid w:val="00CD18FD"/>
    <w:rsid w:val="00CD19D6"/>
    <w:rsid w:val="00CD2D8E"/>
    <w:rsid w:val="00CD31BD"/>
    <w:rsid w:val="00CD3304"/>
    <w:rsid w:val="00CD4985"/>
    <w:rsid w:val="00CD4E99"/>
    <w:rsid w:val="00CD5006"/>
    <w:rsid w:val="00CD5D94"/>
    <w:rsid w:val="00CD5EB0"/>
    <w:rsid w:val="00CD62DF"/>
    <w:rsid w:val="00CD6424"/>
    <w:rsid w:val="00CD7227"/>
    <w:rsid w:val="00CD7697"/>
    <w:rsid w:val="00CD7CCD"/>
    <w:rsid w:val="00CE1E0A"/>
    <w:rsid w:val="00CE3156"/>
    <w:rsid w:val="00CE4421"/>
    <w:rsid w:val="00CE5604"/>
    <w:rsid w:val="00CE7A47"/>
    <w:rsid w:val="00CF0223"/>
    <w:rsid w:val="00CF1247"/>
    <w:rsid w:val="00CF137B"/>
    <w:rsid w:val="00CF2AB1"/>
    <w:rsid w:val="00CF2BD8"/>
    <w:rsid w:val="00CF2FFE"/>
    <w:rsid w:val="00CF396A"/>
    <w:rsid w:val="00CF3996"/>
    <w:rsid w:val="00CF5536"/>
    <w:rsid w:val="00CF5577"/>
    <w:rsid w:val="00CF5A9D"/>
    <w:rsid w:val="00CF752C"/>
    <w:rsid w:val="00CF7EE8"/>
    <w:rsid w:val="00D00350"/>
    <w:rsid w:val="00D00616"/>
    <w:rsid w:val="00D00BD2"/>
    <w:rsid w:val="00D01C84"/>
    <w:rsid w:val="00D02826"/>
    <w:rsid w:val="00D03256"/>
    <w:rsid w:val="00D03322"/>
    <w:rsid w:val="00D03849"/>
    <w:rsid w:val="00D04EB6"/>
    <w:rsid w:val="00D04EF7"/>
    <w:rsid w:val="00D0579D"/>
    <w:rsid w:val="00D058C6"/>
    <w:rsid w:val="00D05F5D"/>
    <w:rsid w:val="00D07876"/>
    <w:rsid w:val="00D10CA1"/>
    <w:rsid w:val="00D10D5D"/>
    <w:rsid w:val="00D10D6D"/>
    <w:rsid w:val="00D125D7"/>
    <w:rsid w:val="00D14111"/>
    <w:rsid w:val="00D14F4B"/>
    <w:rsid w:val="00D150CD"/>
    <w:rsid w:val="00D21B4D"/>
    <w:rsid w:val="00D21F78"/>
    <w:rsid w:val="00D2241E"/>
    <w:rsid w:val="00D23C3A"/>
    <w:rsid w:val="00D24726"/>
    <w:rsid w:val="00D24A09"/>
    <w:rsid w:val="00D2698A"/>
    <w:rsid w:val="00D26FA2"/>
    <w:rsid w:val="00D30715"/>
    <w:rsid w:val="00D30969"/>
    <w:rsid w:val="00D30DC7"/>
    <w:rsid w:val="00D329F5"/>
    <w:rsid w:val="00D34CAF"/>
    <w:rsid w:val="00D35214"/>
    <w:rsid w:val="00D35882"/>
    <w:rsid w:val="00D36DAC"/>
    <w:rsid w:val="00D37974"/>
    <w:rsid w:val="00D37E39"/>
    <w:rsid w:val="00D406C7"/>
    <w:rsid w:val="00D409E7"/>
    <w:rsid w:val="00D40CAD"/>
    <w:rsid w:val="00D41A10"/>
    <w:rsid w:val="00D41CDE"/>
    <w:rsid w:val="00D42DD5"/>
    <w:rsid w:val="00D42E00"/>
    <w:rsid w:val="00D43331"/>
    <w:rsid w:val="00D43923"/>
    <w:rsid w:val="00D4481A"/>
    <w:rsid w:val="00D448CF"/>
    <w:rsid w:val="00D44CC5"/>
    <w:rsid w:val="00D44CD2"/>
    <w:rsid w:val="00D466C0"/>
    <w:rsid w:val="00D4737A"/>
    <w:rsid w:val="00D50A17"/>
    <w:rsid w:val="00D51355"/>
    <w:rsid w:val="00D51A42"/>
    <w:rsid w:val="00D51F34"/>
    <w:rsid w:val="00D52859"/>
    <w:rsid w:val="00D53DDD"/>
    <w:rsid w:val="00D53FC9"/>
    <w:rsid w:val="00D5409F"/>
    <w:rsid w:val="00D54649"/>
    <w:rsid w:val="00D54A68"/>
    <w:rsid w:val="00D55175"/>
    <w:rsid w:val="00D56674"/>
    <w:rsid w:val="00D57CA5"/>
    <w:rsid w:val="00D60275"/>
    <w:rsid w:val="00D619E3"/>
    <w:rsid w:val="00D61D85"/>
    <w:rsid w:val="00D65621"/>
    <w:rsid w:val="00D661FB"/>
    <w:rsid w:val="00D66935"/>
    <w:rsid w:val="00D670F9"/>
    <w:rsid w:val="00D67110"/>
    <w:rsid w:val="00D67B77"/>
    <w:rsid w:val="00D67D42"/>
    <w:rsid w:val="00D70145"/>
    <w:rsid w:val="00D7037E"/>
    <w:rsid w:val="00D703A1"/>
    <w:rsid w:val="00D71D3F"/>
    <w:rsid w:val="00D734F2"/>
    <w:rsid w:val="00D75452"/>
    <w:rsid w:val="00D75606"/>
    <w:rsid w:val="00D758CB"/>
    <w:rsid w:val="00D76371"/>
    <w:rsid w:val="00D77003"/>
    <w:rsid w:val="00D804EB"/>
    <w:rsid w:val="00D809D1"/>
    <w:rsid w:val="00D80A47"/>
    <w:rsid w:val="00D82CAC"/>
    <w:rsid w:val="00D837AA"/>
    <w:rsid w:val="00D8418D"/>
    <w:rsid w:val="00D8450A"/>
    <w:rsid w:val="00D8452F"/>
    <w:rsid w:val="00D849D4"/>
    <w:rsid w:val="00D910A6"/>
    <w:rsid w:val="00D912A2"/>
    <w:rsid w:val="00D916A5"/>
    <w:rsid w:val="00D921CA"/>
    <w:rsid w:val="00D92374"/>
    <w:rsid w:val="00D936FE"/>
    <w:rsid w:val="00D9371C"/>
    <w:rsid w:val="00D94832"/>
    <w:rsid w:val="00D951B0"/>
    <w:rsid w:val="00D9630B"/>
    <w:rsid w:val="00D96424"/>
    <w:rsid w:val="00D97309"/>
    <w:rsid w:val="00DA085A"/>
    <w:rsid w:val="00DA12C4"/>
    <w:rsid w:val="00DA235E"/>
    <w:rsid w:val="00DA2373"/>
    <w:rsid w:val="00DA2378"/>
    <w:rsid w:val="00DA2EEA"/>
    <w:rsid w:val="00DA3376"/>
    <w:rsid w:val="00DA33EE"/>
    <w:rsid w:val="00DA4927"/>
    <w:rsid w:val="00DA4A8C"/>
    <w:rsid w:val="00DA521C"/>
    <w:rsid w:val="00DA54AA"/>
    <w:rsid w:val="00DA5CD0"/>
    <w:rsid w:val="00DA63A0"/>
    <w:rsid w:val="00DA70BB"/>
    <w:rsid w:val="00DB0D4E"/>
    <w:rsid w:val="00DB102A"/>
    <w:rsid w:val="00DB1D2F"/>
    <w:rsid w:val="00DB61B1"/>
    <w:rsid w:val="00DB6381"/>
    <w:rsid w:val="00DB648F"/>
    <w:rsid w:val="00DB77A6"/>
    <w:rsid w:val="00DB7C2C"/>
    <w:rsid w:val="00DC00F8"/>
    <w:rsid w:val="00DC0BB1"/>
    <w:rsid w:val="00DC1B77"/>
    <w:rsid w:val="00DC2A54"/>
    <w:rsid w:val="00DC45BC"/>
    <w:rsid w:val="00DC4633"/>
    <w:rsid w:val="00DC596F"/>
    <w:rsid w:val="00DC5F82"/>
    <w:rsid w:val="00DC6A77"/>
    <w:rsid w:val="00DC7A8A"/>
    <w:rsid w:val="00DD01B5"/>
    <w:rsid w:val="00DD04B4"/>
    <w:rsid w:val="00DD09E1"/>
    <w:rsid w:val="00DD147C"/>
    <w:rsid w:val="00DD21F6"/>
    <w:rsid w:val="00DD27E6"/>
    <w:rsid w:val="00DD2BFC"/>
    <w:rsid w:val="00DD4022"/>
    <w:rsid w:val="00DD41C5"/>
    <w:rsid w:val="00DD57A7"/>
    <w:rsid w:val="00DD7051"/>
    <w:rsid w:val="00DD7908"/>
    <w:rsid w:val="00DD7E01"/>
    <w:rsid w:val="00DE1251"/>
    <w:rsid w:val="00DE1278"/>
    <w:rsid w:val="00DE2317"/>
    <w:rsid w:val="00DE4E88"/>
    <w:rsid w:val="00DE53CC"/>
    <w:rsid w:val="00DE5411"/>
    <w:rsid w:val="00DE69E9"/>
    <w:rsid w:val="00DE6BD8"/>
    <w:rsid w:val="00DE72CE"/>
    <w:rsid w:val="00DE7CAD"/>
    <w:rsid w:val="00DF0508"/>
    <w:rsid w:val="00DF06CA"/>
    <w:rsid w:val="00DF0BF3"/>
    <w:rsid w:val="00DF2E0D"/>
    <w:rsid w:val="00DF2F3E"/>
    <w:rsid w:val="00DF37E3"/>
    <w:rsid w:val="00DF6654"/>
    <w:rsid w:val="00DF7965"/>
    <w:rsid w:val="00DF7A76"/>
    <w:rsid w:val="00DF7D96"/>
    <w:rsid w:val="00E003F5"/>
    <w:rsid w:val="00E026CA"/>
    <w:rsid w:val="00E0310E"/>
    <w:rsid w:val="00E03287"/>
    <w:rsid w:val="00E0336E"/>
    <w:rsid w:val="00E033AE"/>
    <w:rsid w:val="00E03ECC"/>
    <w:rsid w:val="00E05575"/>
    <w:rsid w:val="00E061A7"/>
    <w:rsid w:val="00E069A9"/>
    <w:rsid w:val="00E06FE2"/>
    <w:rsid w:val="00E07C40"/>
    <w:rsid w:val="00E101A7"/>
    <w:rsid w:val="00E1188E"/>
    <w:rsid w:val="00E11F5C"/>
    <w:rsid w:val="00E12330"/>
    <w:rsid w:val="00E12460"/>
    <w:rsid w:val="00E12B2C"/>
    <w:rsid w:val="00E13046"/>
    <w:rsid w:val="00E13060"/>
    <w:rsid w:val="00E1484E"/>
    <w:rsid w:val="00E16019"/>
    <w:rsid w:val="00E16033"/>
    <w:rsid w:val="00E1661B"/>
    <w:rsid w:val="00E16771"/>
    <w:rsid w:val="00E1775A"/>
    <w:rsid w:val="00E2051A"/>
    <w:rsid w:val="00E208C2"/>
    <w:rsid w:val="00E23A80"/>
    <w:rsid w:val="00E23C9A"/>
    <w:rsid w:val="00E23CF5"/>
    <w:rsid w:val="00E25956"/>
    <w:rsid w:val="00E26EBE"/>
    <w:rsid w:val="00E27D70"/>
    <w:rsid w:val="00E27E94"/>
    <w:rsid w:val="00E27EDB"/>
    <w:rsid w:val="00E30F1D"/>
    <w:rsid w:val="00E31800"/>
    <w:rsid w:val="00E31FF9"/>
    <w:rsid w:val="00E32317"/>
    <w:rsid w:val="00E32D6C"/>
    <w:rsid w:val="00E32DB3"/>
    <w:rsid w:val="00E350A3"/>
    <w:rsid w:val="00E35360"/>
    <w:rsid w:val="00E3567C"/>
    <w:rsid w:val="00E36022"/>
    <w:rsid w:val="00E366B4"/>
    <w:rsid w:val="00E37A41"/>
    <w:rsid w:val="00E40C5E"/>
    <w:rsid w:val="00E41386"/>
    <w:rsid w:val="00E416B7"/>
    <w:rsid w:val="00E421B4"/>
    <w:rsid w:val="00E43C7D"/>
    <w:rsid w:val="00E44480"/>
    <w:rsid w:val="00E4567D"/>
    <w:rsid w:val="00E461E7"/>
    <w:rsid w:val="00E4727F"/>
    <w:rsid w:val="00E47DF5"/>
    <w:rsid w:val="00E47EB7"/>
    <w:rsid w:val="00E51129"/>
    <w:rsid w:val="00E513F0"/>
    <w:rsid w:val="00E52220"/>
    <w:rsid w:val="00E52797"/>
    <w:rsid w:val="00E54AC6"/>
    <w:rsid w:val="00E55422"/>
    <w:rsid w:val="00E554B6"/>
    <w:rsid w:val="00E55586"/>
    <w:rsid w:val="00E55DBA"/>
    <w:rsid w:val="00E56D50"/>
    <w:rsid w:val="00E56ECD"/>
    <w:rsid w:val="00E571FE"/>
    <w:rsid w:val="00E5724E"/>
    <w:rsid w:val="00E60B99"/>
    <w:rsid w:val="00E60DAB"/>
    <w:rsid w:val="00E618BB"/>
    <w:rsid w:val="00E6226A"/>
    <w:rsid w:val="00E6332F"/>
    <w:rsid w:val="00E6409C"/>
    <w:rsid w:val="00E642E2"/>
    <w:rsid w:val="00E645A9"/>
    <w:rsid w:val="00E65D33"/>
    <w:rsid w:val="00E6637C"/>
    <w:rsid w:val="00E66569"/>
    <w:rsid w:val="00E668E3"/>
    <w:rsid w:val="00E67028"/>
    <w:rsid w:val="00E67842"/>
    <w:rsid w:val="00E71B6C"/>
    <w:rsid w:val="00E742E4"/>
    <w:rsid w:val="00E75F36"/>
    <w:rsid w:val="00E7667E"/>
    <w:rsid w:val="00E772C0"/>
    <w:rsid w:val="00E77A9A"/>
    <w:rsid w:val="00E77EFF"/>
    <w:rsid w:val="00E80984"/>
    <w:rsid w:val="00E82A04"/>
    <w:rsid w:val="00E83C96"/>
    <w:rsid w:val="00E8408E"/>
    <w:rsid w:val="00E84DE0"/>
    <w:rsid w:val="00E853BC"/>
    <w:rsid w:val="00E86114"/>
    <w:rsid w:val="00E867C8"/>
    <w:rsid w:val="00E873E1"/>
    <w:rsid w:val="00E87697"/>
    <w:rsid w:val="00E87C60"/>
    <w:rsid w:val="00E90F88"/>
    <w:rsid w:val="00E91A12"/>
    <w:rsid w:val="00E921FC"/>
    <w:rsid w:val="00E93A49"/>
    <w:rsid w:val="00E93CCB"/>
    <w:rsid w:val="00E947E5"/>
    <w:rsid w:val="00E94BE7"/>
    <w:rsid w:val="00E95706"/>
    <w:rsid w:val="00E96428"/>
    <w:rsid w:val="00E965DE"/>
    <w:rsid w:val="00EA07A3"/>
    <w:rsid w:val="00EA0990"/>
    <w:rsid w:val="00EA135A"/>
    <w:rsid w:val="00EA24F6"/>
    <w:rsid w:val="00EA2648"/>
    <w:rsid w:val="00EA2ECF"/>
    <w:rsid w:val="00EA3BBE"/>
    <w:rsid w:val="00EA3EF7"/>
    <w:rsid w:val="00EA4608"/>
    <w:rsid w:val="00EA4A7C"/>
    <w:rsid w:val="00EA4BD6"/>
    <w:rsid w:val="00EA51E3"/>
    <w:rsid w:val="00EA6F0F"/>
    <w:rsid w:val="00EA6FDB"/>
    <w:rsid w:val="00EA7E5F"/>
    <w:rsid w:val="00EB00C4"/>
    <w:rsid w:val="00EB0DE1"/>
    <w:rsid w:val="00EB12CA"/>
    <w:rsid w:val="00EB1D12"/>
    <w:rsid w:val="00EB2080"/>
    <w:rsid w:val="00EB22FA"/>
    <w:rsid w:val="00EB27A1"/>
    <w:rsid w:val="00EB28BF"/>
    <w:rsid w:val="00EB2DD7"/>
    <w:rsid w:val="00EB3AB5"/>
    <w:rsid w:val="00EB3B76"/>
    <w:rsid w:val="00EB3FD8"/>
    <w:rsid w:val="00EB500D"/>
    <w:rsid w:val="00EB53BB"/>
    <w:rsid w:val="00EC379E"/>
    <w:rsid w:val="00EC4BF0"/>
    <w:rsid w:val="00EC5225"/>
    <w:rsid w:val="00EC58BB"/>
    <w:rsid w:val="00EC6C22"/>
    <w:rsid w:val="00EC70FA"/>
    <w:rsid w:val="00EC76E8"/>
    <w:rsid w:val="00ED0518"/>
    <w:rsid w:val="00ED056D"/>
    <w:rsid w:val="00ED0D34"/>
    <w:rsid w:val="00ED0F33"/>
    <w:rsid w:val="00ED1EC5"/>
    <w:rsid w:val="00ED22E0"/>
    <w:rsid w:val="00ED288B"/>
    <w:rsid w:val="00ED40FB"/>
    <w:rsid w:val="00ED4AA7"/>
    <w:rsid w:val="00ED5126"/>
    <w:rsid w:val="00ED56EF"/>
    <w:rsid w:val="00ED5712"/>
    <w:rsid w:val="00ED5C40"/>
    <w:rsid w:val="00ED6BB7"/>
    <w:rsid w:val="00ED7C18"/>
    <w:rsid w:val="00EE012A"/>
    <w:rsid w:val="00EE0438"/>
    <w:rsid w:val="00EE0A34"/>
    <w:rsid w:val="00EE29BF"/>
    <w:rsid w:val="00EE48C0"/>
    <w:rsid w:val="00EE532C"/>
    <w:rsid w:val="00EE5B0D"/>
    <w:rsid w:val="00EE60A8"/>
    <w:rsid w:val="00EE62EB"/>
    <w:rsid w:val="00EE63BB"/>
    <w:rsid w:val="00EE68F7"/>
    <w:rsid w:val="00EE78C7"/>
    <w:rsid w:val="00EE7D9B"/>
    <w:rsid w:val="00EE7F1B"/>
    <w:rsid w:val="00EF0813"/>
    <w:rsid w:val="00EF0830"/>
    <w:rsid w:val="00EF0855"/>
    <w:rsid w:val="00EF281D"/>
    <w:rsid w:val="00EF4EAF"/>
    <w:rsid w:val="00EF55AF"/>
    <w:rsid w:val="00EF59A1"/>
    <w:rsid w:val="00EF5B73"/>
    <w:rsid w:val="00EF6033"/>
    <w:rsid w:val="00EF7074"/>
    <w:rsid w:val="00F02266"/>
    <w:rsid w:val="00F02406"/>
    <w:rsid w:val="00F02730"/>
    <w:rsid w:val="00F03FF8"/>
    <w:rsid w:val="00F061F6"/>
    <w:rsid w:val="00F07F47"/>
    <w:rsid w:val="00F106BA"/>
    <w:rsid w:val="00F12AC4"/>
    <w:rsid w:val="00F12CF4"/>
    <w:rsid w:val="00F13420"/>
    <w:rsid w:val="00F15A68"/>
    <w:rsid w:val="00F17068"/>
    <w:rsid w:val="00F1794C"/>
    <w:rsid w:val="00F17A38"/>
    <w:rsid w:val="00F202F4"/>
    <w:rsid w:val="00F213E5"/>
    <w:rsid w:val="00F22A24"/>
    <w:rsid w:val="00F22CE1"/>
    <w:rsid w:val="00F2310A"/>
    <w:rsid w:val="00F23516"/>
    <w:rsid w:val="00F237BB"/>
    <w:rsid w:val="00F23E8D"/>
    <w:rsid w:val="00F23FF0"/>
    <w:rsid w:val="00F23FF5"/>
    <w:rsid w:val="00F25E25"/>
    <w:rsid w:val="00F26949"/>
    <w:rsid w:val="00F26CD9"/>
    <w:rsid w:val="00F31979"/>
    <w:rsid w:val="00F3226E"/>
    <w:rsid w:val="00F336F9"/>
    <w:rsid w:val="00F33E15"/>
    <w:rsid w:val="00F34006"/>
    <w:rsid w:val="00F34F3B"/>
    <w:rsid w:val="00F354BF"/>
    <w:rsid w:val="00F358CC"/>
    <w:rsid w:val="00F35AA9"/>
    <w:rsid w:val="00F4007C"/>
    <w:rsid w:val="00F42BCF"/>
    <w:rsid w:val="00F434A2"/>
    <w:rsid w:val="00F439BC"/>
    <w:rsid w:val="00F43A8C"/>
    <w:rsid w:val="00F44522"/>
    <w:rsid w:val="00F4469A"/>
    <w:rsid w:val="00F44FCE"/>
    <w:rsid w:val="00F45D0A"/>
    <w:rsid w:val="00F46512"/>
    <w:rsid w:val="00F51C89"/>
    <w:rsid w:val="00F51DD9"/>
    <w:rsid w:val="00F522AD"/>
    <w:rsid w:val="00F5320C"/>
    <w:rsid w:val="00F56B7C"/>
    <w:rsid w:val="00F56FCE"/>
    <w:rsid w:val="00F57E6E"/>
    <w:rsid w:val="00F61514"/>
    <w:rsid w:val="00F61D7E"/>
    <w:rsid w:val="00F64455"/>
    <w:rsid w:val="00F6466B"/>
    <w:rsid w:val="00F649E9"/>
    <w:rsid w:val="00F651CA"/>
    <w:rsid w:val="00F654CF"/>
    <w:rsid w:val="00F671B5"/>
    <w:rsid w:val="00F70114"/>
    <w:rsid w:val="00F72D29"/>
    <w:rsid w:val="00F72ED5"/>
    <w:rsid w:val="00F73108"/>
    <w:rsid w:val="00F76083"/>
    <w:rsid w:val="00F769FB"/>
    <w:rsid w:val="00F77987"/>
    <w:rsid w:val="00F77FD7"/>
    <w:rsid w:val="00F80353"/>
    <w:rsid w:val="00F80832"/>
    <w:rsid w:val="00F813C1"/>
    <w:rsid w:val="00F83734"/>
    <w:rsid w:val="00F83EB8"/>
    <w:rsid w:val="00F8448F"/>
    <w:rsid w:val="00F84BAB"/>
    <w:rsid w:val="00F84FE2"/>
    <w:rsid w:val="00F85AE3"/>
    <w:rsid w:val="00F8619C"/>
    <w:rsid w:val="00F87E84"/>
    <w:rsid w:val="00F91AEB"/>
    <w:rsid w:val="00F9213B"/>
    <w:rsid w:val="00F922A4"/>
    <w:rsid w:val="00F92DBC"/>
    <w:rsid w:val="00F93B46"/>
    <w:rsid w:val="00F93DE6"/>
    <w:rsid w:val="00F94CB0"/>
    <w:rsid w:val="00F95D00"/>
    <w:rsid w:val="00F95D50"/>
    <w:rsid w:val="00F96565"/>
    <w:rsid w:val="00F968D2"/>
    <w:rsid w:val="00F9736C"/>
    <w:rsid w:val="00F974B3"/>
    <w:rsid w:val="00FA0116"/>
    <w:rsid w:val="00FA03F3"/>
    <w:rsid w:val="00FA0FF3"/>
    <w:rsid w:val="00FA1507"/>
    <w:rsid w:val="00FA1FA2"/>
    <w:rsid w:val="00FA2299"/>
    <w:rsid w:val="00FA2EBE"/>
    <w:rsid w:val="00FA3A0A"/>
    <w:rsid w:val="00FA61D1"/>
    <w:rsid w:val="00FA7D68"/>
    <w:rsid w:val="00FB1881"/>
    <w:rsid w:val="00FB1F1D"/>
    <w:rsid w:val="00FB252D"/>
    <w:rsid w:val="00FB2D00"/>
    <w:rsid w:val="00FB36E4"/>
    <w:rsid w:val="00FB383E"/>
    <w:rsid w:val="00FB396C"/>
    <w:rsid w:val="00FB3BFF"/>
    <w:rsid w:val="00FB3CDA"/>
    <w:rsid w:val="00FB53BA"/>
    <w:rsid w:val="00FB57FA"/>
    <w:rsid w:val="00FC0254"/>
    <w:rsid w:val="00FC0F68"/>
    <w:rsid w:val="00FC1856"/>
    <w:rsid w:val="00FC1C2A"/>
    <w:rsid w:val="00FC2A7D"/>
    <w:rsid w:val="00FC3852"/>
    <w:rsid w:val="00FC488E"/>
    <w:rsid w:val="00FC4ACC"/>
    <w:rsid w:val="00FC54EC"/>
    <w:rsid w:val="00FC6113"/>
    <w:rsid w:val="00FC65A1"/>
    <w:rsid w:val="00FC68CD"/>
    <w:rsid w:val="00FC6D9B"/>
    <w:rsid w:val="00FC70D1"/>
    <w:rsid w:val="00FC727A"/>
    <w:rsid w:val="00FD0F03"/>
    <w:rsid w:val="00FD1FE6"/>
    <w:rsid w:val="00FD22E4"/>
    <w:rsid w:val="00FD3835"/>
    <w:rsid w:val="00FD3E98"/>
    <w:rsid w:val="00FD3FC5"/>
    <w:rsid w:val="00FD43DC"/>
    <w:rsid w:val="00FD4EB0"/>
    <w:rsid w:val="00FD5006"/>
    <w:rsid w:val="00FD5209"/>
    <w:rsid w:val="00FD59EC"/>
    <w:rsid w:val="00FD5F97"/>
    <w:rsid w:val="00FD743F"/>
    <w:rsid w:val="00FE149A"/>
    <w:rsid w:val="00FE1A75"/>
    <w:rsid w:val="00FE327A"/>
    <w:rsid w:val="00FE3721"/>
    <w:rsid w:val="00FE47F9"/>
    <w:rsid w:val="00FE4950"/>
    <w:rsid w:val="00FE5069"/>
    <w:rsid w:val="00FE5269"/>
    <w:rsid w:val="00FE5C54"/>
    <w:rsid w:val="00FE62AD"/>
    <w:rsid w:val="00FE62BF"/>
    <w:rsid w:val="00FE6B6C"/>
    <w:rsid w:val="00FE72CF"/>
    <w:rsid w:val="00FE7462"/>
    <w:rsid w:val="00FE7DF5"/>
    <w:rsid w:val="00FF02C9"/>
    <w:rsid w:val="00FF091C"/>
    <w:rsid w:val="00FF0BA0"/>
    <w:rsid w:val="00FF179B"/>
    <w:rsid w:val="00FF209A"/>
    <w:rsid w:val="00FF2601"/>
    <w:rsid w:val="00FF3297"/>
    <w:rsid w:val="00FF6186"/>
    <w:rsid w:val="00FF78DB"/>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1E55"/>
    <w:pPr>
      <w:widowControl w:val="0"/>
      <w:spacing w:line="360" w:lineRule="auto"/>
      <w:jc w:val="both"/>
    </w:pPr>
    <w:rPr>
      <w:rFonts w:ascii="Times New Roman" w:hAnsi="Times New Roman"/>
      <w:kern w:val="2"/>
      <w:sz w:val="24"/>
      <w:szCs w:val="24"/>
    </w:rPr>
  </w:style>
  <w:style w:type="paragraph" w:styleId="Heading1">
    <w:name w:val="heading 1"/>
    <w:basedOn w:val="Normal"/>
    <w:next w:val="Normal"/>
    <w:link w:val="Heading1Char"/>
    <w:uiPriority w:val="99"/>
    <w:qFormat/>
    <w:rsid w:val="00DB638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9"/>
    <w:qFormat/>
    <w:rsid w:val="00E3567C"/>
    <w:pPr>
      <w:keepNext/>
      <w:keepLines/>
      <w:spacing w:before="260" w:after="260" w:line="416" w:lineRule="auto"/>
      <w:outlineLvl w:val="1"/>
    </w:pPr>
    <w:rPr>
      <w:b/>
      <w:bCs/>
    </w:rPr>
  </w:style>
  <w:style w:type="paragraph" w:styleId="Heading3">
    <w:name w:val="heading 3"/>
    <w:basedOn w:val="Normal"/>
    <w:next w:val="Normal"/>
    <w:link w:val="Heading3Char"/>
    <w:uiPriority w:val="99"/>
    <w:qFormat/>
    <w:rsid w:val="004042F0"/>
    <w:pPr>
      <w:keepNext/>
      <w:keepLines/>
      <w:spacing w:before="260" w:after="260" w:line="416" w:lineRule="auto"/>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DB6381"/>
    <w:rPr>
      <w:rFonts w:ascii="Times New Roman" w:hAnsi="Times New Roman" w:cs="Times New Roman"/>
      <w:b/>
      <w:bCs/>
      <w:kern w:val="44"/>
      <w:sz w:val="44"/>
      <w:szCs w:val="44"/>
    </w:rPr>
  </w:style>
  <w:style w:type="character" w:customStyle="1" w:styleId="Heading2Char">
    <w:name w:val="Heading 2 Char"/>
    <w:link w:val="Heading2"/>
    <w:uiPriority w:val="99"/>
    <w:locked/>
    <w:rsid w:val="00E3567C"/>
    <w:rPr>
      <w:rFonts w:ascii="Times New Roman" w:hAnsi="Times New Roman" w:cs="Times New Roman"/>
      <w:b/>
      <w:bCs/>
      <w:sz w:val="32"/>
      <w:szCs w:val="32"/>
    </w:rPr>
  </w:style>
  <w:style w:type="character" w:customStyle="1" w:styleId="Heading3Char">
    <w:name w:val="Heading 3 Char"/>
    <w:link w:val="Heading3"/>
    <w:uiPriority w:val="99"/>
    <w:locked/>
    <w:rsid w:val="004042F0"/>
    <w:rPr>
      <w:rFonts w:ascii="Times New Roman" w:hAnsi="Times New Roman" w:cs="Times New Roman"/>
      <w:b/>
      <w:bCs/>
      <w:sz w:val="32"/>
      <w:szCs w:val="32"/>
    </w:rPr>
  </w:style>
  <w:style w:type="character" w:customStyle="1" w:styleId="pagecontents1">
    <w:name w:val="pagecontents1"/>
    <w:uiPriority w:val="99"/>
    <w:rsid w:val="00A90EFA"/>
    <w:rPr>
      <w:rFonts w:ascii="Arial" w:hAnsi="Arial"/>
      <w:color w:val="000000"/>
      <w:sz w:val="17"/>
    </w:rPr>
  </w:style>
  <w:style w:type="character" w:styleId="Hyperlink">
    <w:name w:val="Hyperlink"/>
    <w:uiPriority w:val="99"/>
    <w:rsid w:val="00AF2D09"/>
    <w:rPr>
      <w:rFonts w:cs="Times New Roman"/>
      <w:color w:val="0000FF"/>
      <w:u w:val="single"/>
    </w:rPr>
  </w:style>
  <w:style w:type="paragraph" w:styleId="ListParagraph">
    <w:name w:val="List Paragraph"/>
    <w:basedOn w:val="Normal"/>
    <w:uiPriority w:val="99"/>
    <w:qFormat/>
    <w:rsid w:val="007C7852"/>
    <w:pPr>
      <w:ind w:firstLineChars="200" w:firstLine="420"/>
    </w:pPr>
  </w:style>
  <w:style w:type="paragraph" w:styleId="Header">
    <w:name w:val="header"/>
    <w:basedOn w:val="Normal"/>
    <w:link w:val="HeaderChar"/>
    <w:uiPriority w:val="99"/>
    <w:rsid w:val="00570B7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locked/>
    <w:rsid w:val="00570B7C"/>
    <w:rPr>
      <w:rFonts w:ascii="Times New Roman" w:hAnsi="Times New Roman" w:cs="Times New Roman"/>
      <w:sz w:val="18"/>
      <w:szCs w:val="18"/>
    </w:rPr>
  </w:style>
  <w:style w:type="paragraph" w:styleId="Footer">
    <w:name w:val="footer"/>
    <w:basedOn w:val="Normal"/>
    <w:link w:val="FooterChar"/>
    <w:uiPriority w:val="99"/>
    <w:rsid w:val="00570B7C"/>
    <w:pPr>
      <w:tabs>
        <w:tab w:val="center" w:pos="4153"/>
        <w:tab w:val="right" w:pos="8306"/>
      </w:tabs>
      <w:snapToGrid w:val="0"/>
      <w:spacing w:line="240" w:lineRule="auto"/>
      <w:jc w:val="left"/>
    </w:pPr>
    <w:rPr>
      <w:sz w:val="18"/>
      <w:szCs w:val="18"/>
    </w:rPr>
  </w:style>
  <w:style w:type="character" w:customStyle="1" w:styleId="FooterChar">
    <w:name w:val="Footer Char"/>
    <w:link w:val="Footer"/>
    <w:uiPriority w:val="99"/>
    <w:locked/>
    <w:rsid w:val="00570B7C"/>
    <w:rPr>
      <w:rFonts w:ascii="Times New Roman" w:hAnsi="Times New Roman" w:cs="Times New Roman"/>
      <w:sz w:val="18"/>
      <w:szCs w:val="18"/>
    </w:rPr>
  </w:style>
  <w:style w:type="character" w:styleId="FollowedHyperlink">
    <w:name w:val="FollowedHyperlink"/>
    <w:uiPriority w:val="99"/>
    <w:semiHidden/>
    <w:rsid w:val="00C621BC"/>
    <w:rPr>
      <w:rFonts w:cs="Times New Roman"/>
      <w:color w:val="800080"/>
      <w:u w:val="single"/>
    </w:rPr>
  </w:style>
  <w:style w:type="paragraph" w:styleId="NormalWeb">
    <w:name w:val="Normal (Web)"/>
    <w:basedOn w:val="Normal"/>
    <w:uiPriority w:val="99"/>
    <w:semiHidden/>
    <w:rsid w:val="00815924"/>
  </w:style>
  <w:style w:type="paragraph" w:styleId="BalloonText">
    <w:name w:val="Balloon Text"/>
    <w:basedOn w:val="Normal"/>
    <w:link w:val="BalloonTextChar"/>
    <w:uiPriority w:val="99"/>
    <w:semiHidden/>
    <w:rsid w:val="007847A5"/>
    <w:pPr>
      <w:spacing w:line="240" w:lineRule="auto"/>
    </w:pPr>
    <w:rPr>
      <w:sz w:val="18"/>
      <w:szCs w:val="18"/>
    </w:rPr>
  </w:style>
  <w:style w:type="character" w:customStyle="1" w:styleId="BalloonTextChar">
    <w:name w:val="Balloon Text Char"/>
    <w:link w:val="BalloonText"/>
    <w:uiPriority w:val="99"/>
    <w:semiHidden/>
    <w:locked/>
    <w:rsid w:val="007847A5"/>
    <w:rPr>
      <w:rFonts w:ascii="Times New Roman" w:hAnsi="Times New Roman" w:cs="Times New Roman"/>
      <w:sz w:val="18"/>
      <w:szCs w:val="18"/>
    </w:rPr>
  </w:style>
  <w:style w:type="paragraph" w:customStyle="1" w:styleId="Default">
    <w:name w:val="Default"/>
    <w:uiPriority w:val="99"/>
    <w:rsid w:val="003F2A33"/>
    <w:pPr>
      <w:widowControl w:val="0"/>
      <w:autoSpaceDE w:val="0"/>
      <w:autoSpaceDN w:val="0"/>
      <w:adjustRightInd w:val="0"/>
    </w:pPr>
    <w:rPr>
      <w:rFonts w:ascii="Arial" w:hAnsi="Arial" w:cs="Arial"/>
      <w:color w:val="000000"/>
      <w:sz w:val="24"/>
      <w:szCs w:val="24"/>
    </w:rPr>
  </w:style>
  <w:style w:type="character" w:styleId="CommentReference">
    <w:name w:val="annotation reference"/>
    <w:uiPriority w:val="99"/>
    <w:semiHidden/>
    <w:rsid w:val="00CF5A9D"/>
    <w:rPr>
      <w:rFonts w:cs="Times New Roman"/>
      <w:sz w:val="21"/>
      <w:szCs w:val="21"/>
    </w:rPr>
  </w:style>
  <w:style w:type="paragraph" w:styleId="CommentText">
    <w:name w:val="annotation text"/>
    <w:basedOn w:val="Normal"/>
    <w:link w:val="CommentTextChar"/>
    <w:uiPriority w:val="99"/>
    <w:semiHidden/>
    <w:rsid w:val="00CF5A9D"/>
    <w:pPr>
      <w:jc w:val="left"/>
    </w:pPr>
  </w:style>
  <w:style w:type="character" w:customStyle="1" w:styleId="CommentTextChar">
    <w:name w:val="Comment Text Char"/>
    <w:link w:val="CommentText"/>
    <w:uiPriority w:val="99"/>
    <w:semiHidden/>
    <w:locked/>
    <w:rsid w:val="00CF5A9D"/>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CF5A9D"/>
    <w:rPr>
      <w:b/>
      <w:bCs/>
    </w:rPr>
  </w:style>
  <w:style w:type="character" w:customStyle="1" w:styleId="CommentSubjectChar">
    <w:name w:val="Comment Subject Char"/>
    <w:link w:val="CommentSubject"/>
    <w:uiPriority w:val="99"/>
    <w:semiHidden/>
    <w:locked/>
    <w:rsid w:val="00CF5A9D"/>
    <w:rPr>
      <w:rFonts w:ascii="Times New Roman" w:hAnsi="Times New Roman" w:cs="Times New Roman"/>
      <w:b/>
      <w:bCs/>
      <w:sz w:val="24"/>
      <w:szCs w:val="24"/>
    </w:rPr>
  </w:style>
  <w:style w:type="character" w:customStyle="1" w:styleId="highlight2">
    <w:name w:val="highlight2"/>
    <w:uiPriority w:val="99"/>
    <w:rsid w:val="00F213E5"/>
    <w:rPr>
      <w:rFonts w:cs="Times New Roman"/>
    </w:rPr>
  </w:style>
  <w:style w:type="table" w:styleId="TableGrid">
    <w:name w:val="Table Grid"/>
    <w:basedOn w:val="TableNormal"/>
    <w:uiPriority w:val="99"/>
    <w:locked/>
    <w:rsid w:val="00244D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C023C"/>
    <w:rPr>
      <w:rFonts w:ascii="Times New Roman" w:hAnsi="Times New Roman"/>
      <w:kern w:val="2"/>
      <w:sz w:val="24"/>
      <w:szCs w:val="24"/>
    </w:rPr>
  </w:style>
  <w:style w:type="paragraph" w:customStyle="1" w:styleId="CharChar2">
    <w:name w:val="Char Char2"/>
    <w:basedOn w:val="Normal"/>
    <w:autoRedefine/>
    <w:uiPriority w:val="99"/>
    <w:rsid w:val="002853AA"/>
    <w:pPr>
      <w:tabs>
        <w:tab w:val="num" w:pos="360"/>
      </w:tabs>
      <w:spacing w:line="240" w:lineRule="auto"/>
      <w:ind w:left="360" w:hangingChars="200" w:hanging="360"/>
    </w:pPr>
  </w:style>
  <w:style w:type="character" w:customStyle="1" w:styleId="CharChar1">
    <w:name w:val="Char Char1"/>
    <w:uiPriority w:val="99"/>
    <w:semiHidden/>
    <w:rsid w:val="002853AA"/>
    <w:rPr>
      <w:rFonts w:ascii="Calibri" w:hAnsi="Calibri"/>
      <w:sz w:val="22"/>
      <w:lang w:val="en-US" w:eastAsia="ar-SA" w:bidi="ar-SA"/>
    </w:rPr>
  </w:style>
  <w:style w:type="character" w:styleId="PageNumber">
    <w:name w:val="page number"/>
    <w:uiPriority w:val="99"/>
    <w:rsid w:val="009329E7"/>
    <w:rPr>
      <w:rFonts w:cs="Times New Roman"/>
    </w:rPr>
  </w:style>
  <w:style w:type="character" w:customStyle="1" w:styleId="apple-converted-space">
    <w:name w:val="apple-converted-space"/>
    <w:uiPriority w:val="99"/>
    <w:rsid w:val="001821C2"/>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1E55"/>
    <w:pPr>
      <w:widowControl w:val="0"/>
      <w:spacing w:line="360" w:lineRule="auto"/>
      <w:jc w:val="both"/>
    </w:pPr>
    <w:rPr>
      <w:rFonts w:ascii="Times New Roman" w:hAnsi="Times New Roman"/>
      <w:kern w:val="2"/>
      <w:sz w:val="24"/>
      <w:szCs w:val="24"/>
    </w:rPr>
  </w:style>
  <w:style w:type="paragraph" w:styleId="Heading1">
    <w:name w:val="heading 1"/>
    <w:basedOn w:val="Normal"/>
    <w:next w:val="Normal"/>
    <w:link w:val="Heading1Char"/>
    <w:uiPriority w:val="99"/>
    <w:qFormat/>
    <w:rsid w:val="00DB638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9"/>
    <w:qFormat/>
    <w:rsid w:val="00E3567C"/>
    <w:pPr>
      <w:keepNext/>
      <w:keepLines/>
      <w:spacing w:before="260" w:after="260" w:line="416" w:lineRule="auto"/>
      <w:outlineLvl w:val="1"/>
    </w:pPr>
    <w:rPr>
      <w:b/>
      <w:bCs/>
    </w:rPr>
  </w:style>
  <w:style w:type="paragraph" w:styleId="Heading3">
    <w:name w:val="heading 3"/>
    <w:basedOn w:val="Normal"/>
    <w:next w:val="Normal"/>
    <w:link w:val="Heading3Char"/>
    <w:uiPriority w:val="99"/>
    <w:qFormat/>
    <w:rsid w:val="004042F0"/>
    <w:pPr>
      <w:keepNext/>
      <w:keepLines/>
      <w:spacing w:before="260" w:after="260" w:line="416" w:lineRule="auto"/>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DB6381"/>
    <w:rPr>
      <w:rFonts w:ascii="Times New Roman" w:hAnsi="Times New Roman" w:cs="Times New Roman"/>
      <w:b/>
      <w:bCs/>
      <w:kern w:val="44"/>
      <w:sz w:val="44"/>
      <w:szCs w:val="44"/>
    </w:rPr>
  </w:style>
  <w:style w:type="character" w:customStyle="1" w:styleId="Heading2Char">
    <w:name w:val="Heading 2 Char"/>
    <w:link w:val="Heading2"/>
    <w:uiPriority w:val="99"/>
    <w:locked/>
    <w:rsid w:val="00E3567C"/>
    <w:rPr>
      <w:rFonts w:ascii="Times New Roman" w:hAnsi="Times New Roman" w:cs="Times New Roman"/>
      <w:b/>
      <w:bCs/>
      <w:sz w:val="32"/>
      <w:szCs w:val="32"/>
    </w:rPr>
  </w:style>
  <w:style w:type="character" w:customStyle="1" w:styleId="Heading3Char">
    <w:name w:val="Heading 3 Char"/>
    <w:link w:val="Heading3"/>
    <w:uiPriority w:val="99"/>
    <w:locked/>
    <w:rsid w:val="004042F0"/>
    <w:rPr>
      <w:rFonts w:ascii="Times New Roman" w:hAnsi="Times New Roman" w:cs="Times New Roman"/>
      <w:b/>
      <w:bCs/>
      <w:sz w:val="32"/>
      <w:szCs w:val="32"/>
    </w:rPr>
  </w:style>
  <w:style w:type="character" w:customStyle="1" w:styleId="pagecontents1">
    <w:name w:val="pagecontents1"/>
    <w:uiPriority w:val="99"/>
    <w:rsid w:val="00A90EFA"/>
    <w:rPr>
      <w:rFonts w:ascii="Arial" w:hAnsi="Arial"/>
      <w:color w:val="000000"/>
      <w:sz w:val="17"/>
    </w:rPr>
  </w:style>
  <w:style w:type="character" w:styleId="Hyperlink">
    <w:name w:val="Hyperlink"/>
    <w:uiPriority w:val="99"/>
    <w:rsid w:val="00AF2D09"/>
    <w:rPr>
      <w:rFonts w:cs="Times New Roman"/>
      <w:color w:val="0000FF"/>
      <w:u w:val="single"/>
    </w:rPr>
  </w:style>
  <w:style w:type="paragraph" w:styleId="ListParagraph">
    <w:name w:val="List Paragraph"/>
    <w:basedOn w:val="Normal"/>
    <w:uiPriority w:val="99"/>
    <w:qFormat/>
    <w:rsid w:val="007C7852"/>
    <w:pPr>
      <w:ind w:firstLineChars="200" w:firstLine="420"/>
    </w:pPr>
  </w:style>
  <w:style w:type="paragraph" w:styleId="Header">
    <w:name w:val="header"/>
    <w:basedOn w:val="Normal"/>
    <w:link w:val="HeaderChar"/>
    <w:uiPriority w:val="99"/>
    <w:rsid w:val="00570B7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locked/>
    <w:rsid w:val="00570B7C"/>
    <w:rPr>
      <w:rFonts w:ascii="Times New Roman" w:hAnsi="Times New Roman" w:cs="Times New Roman"/>
      <w:sz w:val="18"/>
      <w:szCs w:val="18"/>
    </w:rPr>
  </w:style>
  <w:style w:type="paragraph" w:styleId="Footer">
    <w:name w:val="footer"/>
    <w:basedOn w:val="Normal"/>
    <w:link w:val="FooterChar"/>
    <w:uiPriority w:val="99"/>
    <w:rsid w:val="00570B7C"/>
    <w:pPr>
      <w:tabs>
        <w:tab w:val="center" w:pos="4153"/>
        <w:tab w:val="right" w:pos="8306"/>
      </w:tabs>
      <w:snapToGrid w:val="0"/>
      <w:spacing w:line="240" w:lineRule="auto"/>
      <w:jc w:val="left"/>
    </w:pPr>
    <w:rPr>
      <w:sz w:val="18"/>
      <w:szCs w:val="18"/>
    </w:rPr>
  </w:style>
  <w:style w:type="character" w:customStyle="1" w:styleId="FooterChar">
    <w:name w:val="Footer Char"/>
    <w:link w:val="Footer"/>
    <w:uiPriority w:val="99"/>
    <w:locked/>
    <w:rsid w:val="00570B7C"/>
    <w:rPr>
      <w:rFonts w:ascii="Times New Roman" w:hAnsi="Times New Roman" w:cs="Times New Roman"/>
      <w:sz w:val="18"/>
      <w:szCs w:val="18"/>
    </w:rPr>
  </w:style>
  <w:style w:type="character" w:styleId="FollowedHyperlink">
    <w:name w:val="FollowedHyperlink"/>
    <w:uiPriority w:val="99"/>
    <w:semiHidden/>
    <w:rsid w:val="00C621BC"/>
    <w:rPr>
      <w:rFonts w:cs="Times New Roman"/>
      <w:color w:val="800080"/>
      <w:u w:val="single"/>
    </w:rPr>
  </w:style>
  <w:style w:type="paragraph" w:styleId="NormalWeb">
    <w:name w:val="Normal (Web)"/>
    <w:basedOn w:val="Normal"/>
    <w:uiPriority w:val="99"/>
    <w:semiHidden/>
    <w:rsid w:val="00815924"/>
  </w:style>
  <w:style w:type="paragraph" w:styleId="BalloonText">
    <w:name w:val="Balloon Text"/>
    <w:basedOn w:val="Normal"/>
    <w:link w:val="BalloonTextChar"/>
    <w:uiPriority w:val="99"/>
    <w:semiHidden/>
    <w:rsid w:val="007847A5"/>
    <w:pPr>
      <w:spacing w:line="240" w:lineRule="auto"/>
    </w:pPr>
    <w:rPr>
      <w:sz w:val="18"/>
      <w:szCs w:val="18"/>
    </w:rPr>
  </w:style>
  <w:style w:type="character" w:customStyle="1" w:styleId="BalloonTextChar">
    <w:name w:val="Balloon Text Char"/>
    <w:link w:val="BalloonText"/>
    <w:uiPriority w:val="99"/>
    <w:semiHidden/>
    <w:locked/>
    <w:rsid w:val="007847A5"/>
    <w:rPr>
      <w:rFonts w:ascii="Times New Roman" w:hAnsi="Times New Roman" w:cs="Times New Roman"/>
      <w:sz w:val="18"/>
      <w:szCs w:val="18"/>
    </w:rPr>
  </w:style>
  <w:style w:type="paragraph" w:customStyle="1" w:styleId="Default">
    <w:name w:val="Default"/>
    <w:uiPriority w:val="99"/>
    <w:rsid w:val="003F2A33"/>
    <w:pPr>
      <w:widowControl w:val="0"/>
      <w:autoSpaceDE w:val="0"/>
      <w:autoSpaceDN w:val="0"/>
      <w:adjustRightInd w:val="0"/>
    </w:pPr>
    <w:rPr>
      <w:rFonts w:ascii="Arial" w:hAnsi="Arial" w:cs="Arial"/>
      <w:color w:val="000000"/>
      <w:sz w:val="24"/>
      <w:szCs w:val="24"/>
    </w:rPr>
  </w:style>
  <w:style w:type="character" w:styleId="CommentReference">
    <w:name w:val="annotation reference"/>
    <w:uiPriority w:val="99"/>
    <w:semiHidden/>
    <w:rsid w:val="00CF5A9D"/>
    <w:rPr>
      <w:rFonts w:cs="Times New Roman"/>
      <w:sz w:val="21"/>
      <w:szCs w:val="21"/>
    </w:rPr>
  </w:style>
  <w:style w:type="paragraph" w:styleId="CommentText">
    <w:name w:val="annotation text"/>
    <w:basedOn w:val="Normal"/>
    <w:link w:val="CommentTextChar"/>
    <w:uiPriority w:val="99"/>
    <w:semiHidden/>
    <w:rsid w:val="00CF5A9D"/>
    <w:pPr>
      <w:jc w:val="left"/>
    </w:pPr>
  </w:style>
  <w:style w:type="character" w:customStyle="1" w:styleId="CommentTextChar">
    <w:name w:val="Comment Text Char"/>
    <w:link w:val="CommentText"/>
    <w:uiPriority w:val="99"/>
    <w:semiHidden/>
    <w:locked/>
    <w:rsid w:val="00CF5A9D"/>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CF5A9D"/>
    <w:rPr>
      <w:b/>
      <w:bCs/>
    </w:rPr>
  </w:style>
  <w:style w:type="character" w:customStyle="1" w:styleId="CommentSubjectChar">
    <w:name w:val="Comment Subject Char"/>
    <w:link w:val="CommentSubject"/>
    <w:uiPriority w:val="99"/>
    <w:semiHidden/>
    <w:locked/>
    <w:rsid w:val="00CF5A9D"/>
    <w:rPr>
      <w:rFonts w:ascii="Times New Roman" w:hAnsi="Times New Roman" w:cs="Times New Roman"/>
      <w:b/>
      <w:bCs/>
      <w:sz w:val="24"/>
      <w:szCs w:val="24"/>
    </w:rPr>
  </w:style>
  <w:style w:type="character" w:customStyle="1" w:styleId="highlight2">
    <w:name w:val="highlight2"/>
    <w:uiPriority w:val="99"/>
    <w:rsid w:val="00F213E5"/>
    <w:rPr>
      <w:rFonts w:cs="Times New Roman"/>
    </w:rPr>
  </w:style>
  <w:style w:type="table" w:styleId="TableGrid">
    <w:name w:val="Table Grid"/>
    <w:basedOn w:val="TableNormal"/>
    <w:uiPriority w:val="99"/>
    <w:locked/>
    <w:rsid w:val="00244D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C023C"/>
    <w:rPr>
      <w:rFonts w:ascii="Times New Roman" w:hAnsi="Times New Roman"/>
      <w:kern w:val="2"/>
      <w:sz w:val="24"/>
      <w:szCs w:val="24"/>
    </w:rPr>
  </w:style>
  <w:style w:type="paragraph" w:customStyle="1" w:styleId="CharChar2">
    <w:name w:val="Char Char2"/>
    <w:basedOn w:val="Normal"/>
    <w:autoRedefine/>
    <w:uiPriority w:val="99"/>
    <w:rsid w:val="002853AA"/>
    <w:pPr>
      <w:tabs>
        <w:tab w:val="num" w:pos="360"/>
      </w:tabs>
      <w:spacing w:line="240" w:lineRule="auto"/>
      <w:ind w:left="360" w:hangingChars="200" w:hanging="360"/>
    </w:pPr>
  </w:style>
  <w:style w:type="character" w:customStyle="1" w:styleId="CharChar1">
    <w:name w:val="Char Char1"/>
    <w:uiPriority w:val="99"/>
    <w:semiHidden/>
    <w:rsid w:val="002853AA"/>
    <w:rPr>
      <w:rFonts w:ascii="Calibri" w:hAnsi="Calibri"/>
      <w:sz w:val="22"/>
      <w:lang w:val="en-US" w:eastAsia="ar-SA" w:bidi="ar-SA"/>
    </w:rPr>
  </w:style>
  <w:style w:type="character" w:styleId="PageNumber">
    <w:name w:val="page number"/>
    <w:uiPriority w:val="99"/>
    <w:rsid w:val="009329E7"/>
    <w:rPr>
      <w:rFonts w:cs="Times New Roman"/>
    </w:rPr>
  </w:style>
  <w:style w:type="character" w:customStyle="1" w:styleId="apple-converted-space">
    <w:name w:val="apple-converted-space"/>
    <w:uiPriority w:val="99"/>
    <w:rsid w:val="001821C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9661639">
      <w:marLeft w:val="0"/>
      <w:marRight w:val="0"/>
      <w:marTop w:val="0"/>
      <w:marBottom w:val="0"/>
      <w:divBdr>
        <w:top w:val="none" w:sz="0" w:space="0" w:color="auto"/>
        <w:left w:val="none" w:sz="0" w:space="0" w:color="auto"/>
        <w:bottom w:val="none" w:sz="0" w:space="0" w:color="auto"/>
        <w:right w:val="none" w:sz="0" w:space="0" w:color="auto"/>
      </w:divBdr>
    </w:div>
    <w:div w:id="1859661640">
      <w:marLeft w:val="0"/>
      <w:marRight w:val="0"/>
      <w:marTop w:val="0"/>
      <w:marBottom w:val="0"/>
      <w:divBdr>
        <w:top w:val="none" w:sz="0" w:space="0" w:color="auto"/>
        <w:left w:val="none" w:sz="0" w:space="0" w:color="auto"/>
        <w:bottom w:val="none" w:sz="0" w:space="0" w:color="auto"/>
        <w:right w:val="none" w:sz="0" w:space="0" w:color="auto"/>
      </w:divBdr>
      <w:divsChild>
        <w:div w:id="1859661642">
          <w:marLeft w:val="0"/>
          <w:marRight w:val="1"/>
          <w:marTop w:val="0"/>
          <w:marBottom w:val="0"/>
          <w:divBdr>
            <w:top w:val="none" w:sz="0" w:space="0" w:color="auto"/>
            <w:left w:val="none" w:sz="0" w:space="0" w:color="auto"/>
            <w:bottom w:val="none" w:sz="0" w:space="0" w:color="auto"/>
            <w:right w:val="none" w:sz="0" w:space="0" w:color="auto"/>
          </w:divBdr>
          <w:divsChild>
            <w:div w:id="1859661655">
              <w:marLeft w:val="0"/>
              <w:marRight w:val="0"/>
              <w:marTop w:val="0"/>
              <w:marBottom w:val="0"/>
              <w:divBdr>
                <w:top w:val="none" w:sz="0" w:space="0" w:color="auto"/>
                <w:left w:val="none" w:sz="0" w:space="0" w:color="auto"/>
                <w:bottom w:val="none" w:sz="0" w:space="0" w:color="auto"/>
                <w:right w:val="none" w:sz="0" w:space="0" w:color="auto"/>
              </w:divBdr>
              <w:divsChild>
                <w:div w:id="1859661670">
                  <w:marLeft w:val="0"/>
                  <w:marRight w:val="1"/>
                  <w:marTop w:val="0"/>
                  <w:marBottom w:val="0"/>
                  <w:divBdr>
                    <w:top w:val="none" w:sz="0" w:space="0" w:color="auto"/>
                    <w:left w:val="none" w:sz="0" w:space="0" w:color="auto"/>
                    <w:bottom w:val="none" w:sz="0" w:space="0" w:color="auto"/>
                    <w:right w:val="none" w:sz="0" w:space="0" w:color="auto"/>
                  </w:divBdr>
                  <w:divsChild>
                    <w:div w:id="1859661656">
                      <w:marLeft w:val="0"/>
                      <w:marRight w:val="0"/>
                      <w:marTop w:val="0"/>
                      <w:marBottom w:val="0"/>
                      <w:divBdr>
                        <w:top w:val="none" w:sz="0" w:space="0" w:color="auto"/>
                        <w:left w:val="none" w:sz="0" w:space="0" w:color="auto"/>
                        <w:bottom w:val="none" w:sz="0" w:space="0" w:color="auto"/>
                        <w:right w:val="none" w:sz="0" w:space="0" w:color="auto"/>
                      </w:divBdr>
                      <w:divsChild>
                        <w:div w:id="1859661643">
                          <w:marLeft w:val="0"/>
                          <w:marRight w:val="0"/>
                          <w:marTop w:val="0"/>
                          <w:marBottom w:val="0"/>
                          <w:divBdr>
                            <w:top w:val="none" w:sz="0" w:space="0" w:color="auto"/>
                            <w:left w:val="none" w:sz="0" w:space="0" w:color="auto"/>
                            <w:bottom w:val="none" w:sz="0" w:space="0" w:color="auto"/>
                            <w:right w:val="none" w:sz="0" w:space="0" w:color="auto"/>
                          </w:divBdr>
                          <w:divsChild>
                            <w:div w:id="1859661647">
                              <w:marLeft w:val="0"/>
                              <w:marRight w:val="0"/>
                              <w:marTop w:val="120"/>
                              <w:marBottom w:val="360"/>
                              <w:divBdr>
                                <w:top w:val="none" w:sz="0" w:space="0" w:color="auto"/>
                                <w:left w:val="none" w:sz="0" w:space="0" w:color="auto"/>
                                <w:bottom w:val="none" w:sz="0" w:space="0" w:color="auto"/>
                                <w:right w:val="none" w:sz="0" w:space="0" w:color="auto"/>
                              </w:divBdr>
                              <w:divsChild>
                                <w:div w:id="185966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661657">
                          <w:marLeft w:val="0"/>
                          <w:marRight w:val="0"/>
                          <w:marTop w:val="0"/>
                          <w:marBottom w:val="0"/>
                          <w:divBdr>
                            <w:top w:val="none" w:sz="0" w:space="0" w:color="auto"/>
                            <w:left w:val="none" w:sz="0" w:space="0" w:color="auto"/>
                            <w:bottom w:val="none" w:sz="0" w:space="0" w:color="auto"/>
                            <w:right w:val="none" w:sz="0" w:space="0" w:color="auto"/>
                          </w:divBdr>
                          <w:divsChild>
                            <w:div w:id="18596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9661641">
      <w:marLeft w:val="0"/>
      <w:marRight w:val="0"/>
      <w:marTop w:val="0"/>
      <w:marBottom w:val="0"/>
      <w:divBdr>
        <w:top w:val="none" w:sz="0" w:space="0" w:color="auto"/>
        <w:left w:val="none" w:sz="0" w:space="0" w:color="auto"/>
        <w:bottom w:val="none" w:sz="0" w:space="0" w:color="auto"/>
        <w:right w:val="none" w:sz="0" w:space="0" w:color="auto"/>
      </w:divBdr>
    </w:div>
    <w:div w:id="1859661646">
      <w:marLeft w:val="0"/>
      <w:marRight w:val="0"/>
      <w:marTop w:val="0"/>
      <w:marBottom w:val="0"/>
      <w:divBdr>
        <w:top w:val="none" w:sz="0" w:space="0" w:color="auto"/>
        <w:left w:val="none" w:sz="0" w:space="0" w:color="auto"/>
        <w:bottom w:val="none" w:sz="0" w:space="0" w:color="auto"/>
        <w:right w:val="none" w:sz="0" w:space="0" w:color="auto"/>
      </w:divBdr>
    </w:div>
    <w:div w:id="1859661651">
      <w:marLeft w:val="0"/>
      <w:marRight w:val="0"/>
      <w:marTop w:val="0"/>
      <w:marBottom w:val="0"/>
      <w:divBdr>
        <w:top w:val="none" w:sz="0" w:space="0" w:color="auto"/>
        <w:left w:val="none" w:sz="0" w:space="0" w:color="auto"/>
        <w:bottom w:val="none" w:sz="0" w:space="0" w:color="auto"/>
        <w:right w:val="none" w:sz="0" w:space="0" w:color="auto"/>
      </w:divBdr>
    </w:div>
    <w:div w:id="1859661653">
      <w:marLeft w:val="0"/>
      <w:marRight w:val="0"/>
      <w:marTop w:val="0"/>
      <w:marBottom w:val="0"/>
      <w:divBdr>
        <w:top w:val="none" w:sz="0" w:space="0" w:color="auto"/>
        <w:left w:val="none" w:sz="0" w:space="0" w:color="auto"/>
        <w:bottom w:val="none" w:sz="0" w:space="0" w:color="auto"/>
        <w:right w:val="none" w:sz="0" w:space="0" w:color="auto"/>
      </w:divBdr>
      <w:divsChild>
        <w:div w:id="1859661636">
          <w:marLeft w:val="0"/>
          <w:marRight w:val="1"/>
          <w:marTop w:val="0"/>
          <w:marBottom w:val="0"/>
          <w:divBdr>
            <w:top w:val="none" w:sz="0" w:space="0" w:color="auto"/>
            <w:left w:val="none" w:sz="0" w:space="0" w:color="auto"/>
            <w:bottom w:val="none" w:sz="0" w:space="0" w:color="auto"/>
            <w:right w:val="none" w:sz="0" w:space="0" w:color="auto"/>
          </w:divBdr>
          <w:divsChild>
            <w:div w:id="1859661648">
              <w:marLeft w:val="0"/>
              <w:marRight w:val="0"/>
              <w:marTop w:val="0"/>
              <w:marBottom w:val="0"/>
              <w:divBdr>
                <w:top w:val="none" w:sz="0" w:space="0" w:color="auto"/>
                <w:left w:val="none" w:sz="0" w:space="0" w:color="auto"/>
                <w:bottom w:val="none" w:sz="0" w:space="0" w:color="auto"/>
                <w:right w:val="none" w:sz="0" w:space="0" w:color="auto"/>
              </w:divBdr>
              <w:divsChild>
                <w:div w:id="1859661645">
                  <w:marLeft w:val="0"/>
                  <w:marRight w:val="1"/>
                  <w:marTop w:val="0"/>
                  <w:marBottom w:val="0"/>
                  <w:divBdr>
                    <w:top w:val="none" w:sz="0" w:space="0" w:color="auto"/>
                    <w:left w:val="none" w:sz="0" w:space="0" w:color="auto"/>
                    <w:bottom w:val="none" w:sz="0" w:space="0" w:color="auto"/>
                    <w:right w:val="none" w:sz="0" w:space="0" w:color="auto"/>
                  </w:divBdr>
                  <w:divsChild>
                    <w:div w:id="1859661654">
                      <w:marLeft w:val="0"/>
                      <w:marRight w:val="0"/>
                      <w:marTop w:val="0"/>
                      <w:marBottom w:val="0"/>
                      <w:divBdr>
                        <w:top w:val="none" w:sz="0" w:space="0" w:color="auto"/>
                        <w:left w:val="none" w:sz="0" w:space="0" w:color="auto"/>
                        <w:bottom w:val="none" w:sz="0" w:space="0" w:color="auto"/>
                        <w:right w:val="none" w:sz="0" w:space="0" w:color="auto"/>
                      </w:divBdr>
                      <w:divsChild>
                        <w:div w:id="1859661638">
                          <w:marLeft w:val="0"/>
                          <w:marRight w:val="0"/>
                          <w:marTop w:val="0"/>
                          <w:marBottom w:val="0"/>
                          <w:divBdr>
                            <w:top w:val="none" w:sz="0" w:space="0" w:color="auto"/>
                            <w:left w:val="none" w:sz="0" w:space="0" w:color="auto"/>
                            <w:bottom w:val="none" w:sz="0" w:space="0" w:color="auto"/>
                            <w:right w:val="none" w:sz="0" w:space="0" w:color="auto"/>
                          </w:divBdr>
                          <w:divsChild>
                            <w:div w:id="1859661637">
                              <w:marLeft w:val="0"/>
                              <w:marRight w:val="0"/>
                              <w:marTop w:val="120"/>
                              <w:marBottom w:val="360"/>
                              <w:divBdr>
                                <w:top w:val="none" w:sz="0" w:space="0" w:color="auto"/>
                                <w:left w:val="none" w:sz="0" w:space="0" w:color="auto"/>
                                <w:bottom w:val="none" w:sz="0" w:space="0" w:color="auto"/>
                                <w:right w:val="none" w:sz="0" w:space="0" w:color="auto"/>
                              </w:divBdr>
                              <w:divsChild>
                                <w:div w:id="1859661650">
                                  <w:marLeft w:val="0"/>
                                  <w:marRight w:val="0"/>
                                  <w:marTop w:val="0"/>
                                  <w:marBottom w:val="0"/>
                                  <w:divBdr>
                                    <w:top w:val="none" w:sz="0" w:space="0" w:color="auto"/>
                                    <w:left w:val="none" w:sz="0" w:space="0" w:color="auto"/>
                                    <w:bottom w:val="none" w:sz="0" w:space="0" w:color="auto"/>
                                    <w:right w:val="none" w:sz="0" w:space="0" w:color="auto"/>
                                  </w:divBdr>
                                  <w:divsChild>
                                    <w:div w:id="18596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9661658">
      <w:marLeft w:val="0"/>
      <w:marRight w:val="0"/>
      <w:marTop w:val="0"/>
      <w:marBottom w:val="0"/>
      <w:divBdr>
        <w:top w:val="none" w:sz="0" w:space="0" w:color="auto"/>
        <w:left w:val="none" w:sz="0" w:space="0" w:color="auto"/>
        <w:bottom w:val="none" w:sz="0" w:space="0" w:color="auto"/>
        <w:right w:val="none" w:sz="0" w:space="0" w:color="auto"/>
      </w:divBdr>
    </w:div>
    <w:div w:id="1859661659">
      <w:marLeft w:val="0"/>
      <w:marRight w:val="0"/>
      <w:marTop w:val="0"/>
      <w:marBottom w:val="0"/>
      <w:divBdr>
        <w:top w:val="none" w:sz="0" w:space="0" w:color="auto"/>
        <w:left w:val="none" w:sz="0" w:space="0" w:color="auto"/>
        <w:bottom w:val="none" w:sz="0" w:space="0" w:color="auto"/>
        <w:right w:val="none" w:sz="0" w:space="0" w:color="auto"/>
      </w:divBdr>
    </w:div>
    <w:div w:id="1859661660">
      <w:marLeft w:val="0"/>
      <w:marRight w:val="0"/>
      <w:marTop w:val="0"/>
      <w:marBottom w:val="0"/>
      <w:divBdr>
        <w:top w:val="none" w:sz="0" w:space="0" w:color="auto"/>
        <w:left w:val="none" w:sz="0" w:space="0" w:color="auto"/>
        <w:bottom w:val="none" w:sz="0" w:space="0" w:color="auto"/>
        <w:right w:val="none" w:sz="0" w:space="0" w:color="auto"/>
      </w:divBdr>
    </w:div>
    <w:div w:id="1859661661">
      <w:marLeft w:val="0"/>
      <w:marRight w:val="0"/>
      <w:marTop w:val="0"/>
      <w:marBottom w:val="0"/>
      <w:divBdr>
        <w:top w:val="none" w:sz="0" w:space="0" w:color="auto"/>
        <w:left w:val="none" w:sz="0" w:space="0" w:color="auto"/>
        <w:bottom w:val="none" w:sz="0" w:space="0" w:color="auto"/>
        <w:right w:val="none" w:sz="0" w:space="0" w:color="auto"/>
      </w:divBdr>
    </w:div>
    <w:div w:id="1859661662">
      <w:marLeft w:val="0"/>
      <w:marRight w:val="0"/>
      <w:marTop w:val="0"/>
      <w:marBottom w:val="0"/>
      <w:divBdr>
        <w:top w:val="none" w:sz="0" w:space="0" w:color="auto"/>
        <w:left w:val="none" w:sz="0" w:space="0" w:color="auto"/>
        <w:bottom w:val="none" w:sz="0" w:space="0" w:color="auto"/>
        <w:right w:val="none" w:sz="0" w:space="0" w:color="auto"/>
      </w:divBdr>
    </w:div>
    <w:div w:id="1859661663">
      <w:marLeft w:val="0"/>
      <w:marRight w:val="0"/>
      <w:marTop w:val="0"/>
      <w:marBottom w:val="0"/>
      <w:divBdr>
        <w:top w:val="none" w:sz="0" w:space="0" w:color="auto"/>
        <w:left w:val="none" w:sz="0" w:space="0" w:color="auto"/>
        <w:bottom w:val="none" w:sz="0" w:space="0" w:color="auto"/>
        <w:right w:val="none" w:sz="0" w:space="0" w:color="auto"/>
      </w:divBdr>
    </w:div>
    <w:div w:id="1859661664">
      <w:marLeft w:val="0"/>
      <w:marRight w:val="0"/>
      <w:marTop w:val="0"/>
      <w:marBottom w:val="0"/>
      <w:divBdr>
        <w:top w:val="none" w:sz="0" w:space="0" w:color="auto"/>
        <w:left w:val="none" w:sz="0" w:space="0" w:color="auto"/>
        <w:bottom w:val="none" w:sz="0" w:space="0" w:color="auto"/>
        <w:right w:val="none" w:sz="0" w:space="0" w:color="auto"/>
      </w:divBdr>
    </w:div>
    <w:div w:id="1859661665">
      <w:marLeft w:val="0"/>
      <w:marRight w:val="0"/>
      <w:marTop w:val="0"/>
      <w:marBottom w:val="0"/>
      <w:divBdr>
        <w:top w:val="none" w:sz="0" w:space="0" w:color="auto"/>
        <w:left w:val="none" w:sz="0" w:space="0" w:color="auto"/>
        <w:bottom w:val="none" w:sz="0" w:space="0" w:color="auto"/>
        <w:right w:val="none" w:sz="0" w:space="0" w:color="auto"/>
      </w:divBdr>
    </w:div>
    <w:div w:id="1859661666">
      <w:marLeft w:val="0"/>
      <w:marRight w:val="0"/>
      <w:marTop w:val="0"/>
      <w:marBottom w:val="0"/>
      <w:divBdr>
        <w:top w:val="none" w:sz="0" w:space="0" w:color="auto"/>
        <w:left w:val="none" w:sz="0" w:space="0" w:color="auto"/>
        <w:bottom w:val="none" w:sz="0" w:space="0" w:color="auto"/>
        <w:right w:val="none" w:sz="0" w:space="0" w:color="auto"/>
      </w:divBdr>
    </w:div>
    <w:div w:id="1859661667">
      <w:marLeft w:val="0"/>
      <w:marRight w:val="0"/>
      <w:marTop w:val="0"/>
      <w:marBottom w:val="0"/>
      <w:divBdr>
        <w:top w:val="none" w:sz="0" w:space="0" w:color="auto"/>
        <w:left w:val="none" w:sz="0" w:space="0" w:color="auto"/>
        <w:bottom w:val="none" w:sz="0" w:space="0" w:color="auto"/>
        <w:right w:val="none" w:sz="0" w:space="0" w:color="auto"/>
      </w:divBdr>
    </w:div>
    <w:div w:id="1859661668">
      <w:marLeft w:val="0"/>
      <w:marRight w:val="0"/>
      <w:marTop w:val="0"/>
      <w:marBottom w:val="0"/>
      <w:divBdr>
        <w:top w:val="none" w:sz="0" w:space="0" w:color="auto"/>
        <w:left w:val="none" w:sz="0" w:space="0" w:color="auto"/>
        <w:bottom w:val="none" w:sz="0" w:space="0" w:color="auto"/>
        <w:right w:val="none" w:sz="0" w:space="0" w:color="auto"/>
      </w:divBdr>
    </w:div>
    <w:div w:id="1859661669">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Li%20GC%5BAuthor%5D&amp;cauthor=true&amp;cauthor_uid=24649215"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Asian%20Oncology%20Summit%5BCorporate%20Author%5D" TargetMode="External"/><Relationship Id="rId9" Type="http://schemas.openxmlformats.org/officeDocument/2006/relationships/hyperlink" Target="http://www.ncbi.nlm.nih.gov/pubmed/?term=Zhao%20YJ%5BAuthor%5D&amp;cauthor=true&amp;cauthor_uid=24649215" TargetMode="External"/><Relationship Id="rId10" Type="http://schemas.openxmlformats.org/officeDocument/2006/relationships/hyperlink" Target="http://www.ncbi.nlm.nih.gov/pubmed/?term=Ju%20Q%5BAuthor%5D&amp;cauthor=true&amp;cauthor_uid=246492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0797</Words>
  <Characters>61545</Characters>
  <Application>Microsoft Macintosh Word</Application>
  <DocSecurity>0</DocSecurity>
  <Lines>512</Lines>
  <Paragraphs>144</Paragraphs>
  <ScaleCrop>false</ScaleCrop>
  <Company/>
  <LinksUpToDate>false</LinksUpToDate>
  <CharactersWithSpaces>72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hong</dc:creator>
  <cp:keywords/>
  <dc:description/>
  <cp:lastModifiedBy>Na Ma</cp:lastModifiedBy>
  <cp:revision>2</cp:revision>
  <cp:lastPrinted>2014-12-10T09:25:00Z</cp:lastPrinted>
  <dcterms:created xsi:type="dcterms:W3CDTF">2015-04-17T21:39:00Z</dcterms:created>
  <dcterms:modified xsi:type="dcterms:W3CDTF">2015-04-17T21:39:00Z</dcterms:modified>
</cp:coreProperties>
</file>